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5495A474"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ins w:id="33" w:author="Portlock, Theo" w:date="2022-02-14T21:49:00Z">
            <w:r w:rsidR="006247B9" w:rsidRPr="006247B9">
              <w:rPr>
                <w:noProof/>
                <w:color w:val="000000"/>
              </w:rPr>
              <w:t>[1]</w:t>
            </w:r>
          </w:ins>
          <w:ins w:id="34" w:author="Nicolas Pons" w:date="2022-02-09T11:43:00Z">
            <w:del w:id="35" w:author="Portlock, Theo" w:date="2022-02-11T16:09:00Z">
              <w:r w:rsidR="00F74D4D" w:rsidRPr="006247B9" w:rsidDel="007D2D38">
                <w:rPr>
                  <w:noProof/>
                  <w:color w:val="000000"/>
                </w:rPr>
                <w:delText xml:space="preserve"> </w:delText>
              </w:r>
            </w:del>
          </w:ins>
          <w:del w:id="36" w:author="Portlock, Theo" w:date="2022-02-11T16:09:00Z">
            <w:r w:rsidR="003400E0" w:rsidRPr="006247B9"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ins w:id="40" w:author="Portlock, Theo" w:date="2022-02-14T21:49:00Z">
            <w:r w:rsidR="006247B9" w:rsidRPr="006247B9">
              <w:rPr>
                <w:color w:val="000000"/>
              </w:rPr>
              <w:t>[2]–[4]</w:t>
            </w:r>
          </w:ins>
          <w:del w:id="41" w:author="Portlock, Theo" w:date="2022-02-11T16:09:00Z">
            <w:r w:rsidR="003400E0" w:rsidRPr="006247B9"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ins w:id="42" w:author="Portlock, Theo" w:date="2022-02-14T21:49:00Z">
            <w:r w:rsidR="006247B9" w:rsidRPr="006247B9">
              <w:rPr>
                <w:color w:val="000000"/>
              </w:rPr>
              <w:t>[2], [3]</w:t>
            </w:r>
          </w:ins>
          <w:del w:id="43" w:author="Portlock, Theo" w:date="2022-02-11T16:09:00Z">
            <w:r w:rsidR="003400E0" w:rsidRPr="006247B9"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ins w:id="45" w:author="Portlock, Theo" w:date="2022-02-14T21:49:00Z">
            <w:r w:rsidR="006247B9" w:rsidRPr="006247B9">
              <w:rPr>
                <w:color w:val="000000"/>
              </w:rPr>
              <w:t>[6]–[10],</w:t>
            </w:r>
          </w:ins>
          <w:ins w:id="46" w:author="Nicolas Pons" w:date="2022-02-09T11:44:00Z">
            <w:del w:id="47" w:author="Portlock, Theo" w:date="2022-02-11T16:09:00Z">
              <w:r w:rsidR="00F74D4D" w:rsidRPr="006247B9" w:rsidDel="007D2D38">
                <w:rPr>
                  <w:color w:val="000000"/>
                </w:rPr>
                <w:delText xml:space="preserve"> </w:delText>
              </w:r>
            </w:del>
          </w:ins>
          <w:del w:id="48" w:author="Portlock, Theo" w:date="2022-02-11T16:09:00Z">
            <w:r w:rsidR="003400E0" w:rsidRPr="006247B9"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ins w:id="53" w:author="Portlock, Theo" w:date="2022-02-14T21:49:00Z">
            <w:r w:rsidR="006247B9" w:rsidRPr="006247B9">
              <w:rPr>
                <w:color w:val="000000"/>
              </w:rPr>
              <w:t>[2], [11], [12]</w:t>
            </w:r>
          </w:ins>
          <w:del w:id="54" w:author="Portlock, Theo" w:date="2022-02-11T16:09:00Z">
            <w:r w:rsidR="003400E0" w:rsidRPr="006247B9" w:rsidDel="007D2D38">
              <w:rPr>
                <w:color w:val="000000"/>
              </w:rPr>
              <w:delText>[2], [11], [12]</w:delText>
            </w:r>
          </w:del>
        </w:sdtContent>
      </w:sdt>
      <w:r w:rsidR="001F57FF" w:rsidRPr="001C4BD1">
        <w:t>.</w:t>
      </w:r>
    </w:p>
    <w:p w14:paraId="1E4185C3" w14:textId="40CD05D6"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ins w:id="57" w:author="Portlock, Theo" w:date="2022-02-14T21:49:00Z">
            <w:r w:rsidR="006247B9" w:rsidRPr="006247B9">
              <w:rPr>
                <w:color w:val="000000"/>
              </w:rPr>
              <w:t>[13]</w:t>
            </w:r>
          </w:ins>
          <w:del w:id="58" w:author="Portlock, Theo" w:date="2022-02-11T16:09:00Z">
            <w:r w:rsidR="003400E0" w:rsidRPr="006247B9"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ins w:id="59" w:author="Portlock, Theo" w:date="2022-02-14T21:49:00Z">
            <w:r w:rsidR="006247B9" w:rsidRPr="006247B9">
              <w:rPr>
                <w:color w:val="000000"/>
              </w:rPr>
              <w:t>[14]</w:t>
            </w:r>
          </w:ins>
          <w:del w:id="60" w:author="Portlock, Theo" w:date="2022-02-11T16:09:00Z">
            <w:r w:rsidR="003400E0" w:rsidRPr="006247B9"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ins w:id="61" w:author="Portlock, Theo" w:date="2022-02-14T21:49:00Z">
            <w:r w:rsidR="006247B9" w:rsidRPr="006247B9">
              <w:rPr>
                <w:color w:val="000000"/>
              </w:rPr>
              <w:t>[15]</w:t>
            </w:r>
          </w:ins>
          <w:del w:id="62" w:author="Portlock, Theo" w:date="2022-02-11T16:09:00Z">
            <w:r w:rsidR="003400E0" w:rsidRPr="006247B9"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ins w:id="63" w:author="Portlock, Theo" w:date="2022-02-14T21:49:00Z">
            <w:r w:rsidR="006247B9" w:rsidRPr="006247B9">
              <w:rPr>
                <w:color w:val="000000"/>
              </w:rPr>
              <w:t>[16]</w:t>
            </w:r>
          </w:ins>
          <w:del w:id="64" w:author="Portlock, Theo" w:date="2022-02-11T16:09:00Z">
            <w:r w:rsidR="003400E0" w:rsidRPr="006247B9"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589998FD"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EndPr/>
        <w:sdtContent>
          <w:customXmlDelRangeEnd w:id="107"/>
          <w:del w:id="108" w:author="Portlock, Theo" w:date="2022-02-11T16:09:00Z">
            <w:r w:rsidR="003400E0" w:rsidRPr="006247B9"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ins w:id="112" w:author="Portlock, Theo" w:date="2022-02-14T21:49:00Z">
            <w:r w:rsidR="006247B9" w:rsidRPr="006247B9">
              <w:rPr>
                <w:color w:val="000000"/>
              </w:rPr>
              <w:t>[17]</w:t>
            </w:r>
          </w:ins>
          <w:ins w:id="113" w:author="Nicolas Pons" w:date="2022-02-09T11:47:00Z">
            <w:del w:id="114" w:author="Portlock, Theo" w:date="2022-02-11T16:09:00Z">
              <w:r w:rsidR="00F74D4D" w:rsidRPr="006247B9" w:rsidDel="007D2D38">
                <w:rPr>
                  <w:color w:val="000000"/>
                </w:rPr>
                <w:delText xml:space="preserve"> </w:delText>
              </w:r>
            </w:del>
          </w:ins>
          <w:del w:id="115" w:author="Portlock, Theo" w:date="2022-02-11T16:09:00Z">
            <w:r w:rsidR="003400E0" w:rsidRPr="006247B9"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ins w:id="119" w:author="Portlock, Theo" w:date="2022-02-14T21:49:00Z">
            <w:r w:rsidR="006247B9" w:rsidRPr="006247B9">
              <w:rPr>
                <w:color w:val="000000"/>
              </w:rPr>
              <w:t>[18]</w:t>
            </w:r>
          </w:ins>
          <w:del w:id="120" w:author="Portlock, Theo" w:date="2022-02-11T16:09:00Z">
            <w:r w:rsidR="003400E0" w:rsidRPr="006247B9"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ins w:id="121" w:author="Portlock, Theo" w:date="2022-02-14T21:49:00Z">
            <w:r w:rsidR="006247B9" w:rsidRPr="006247B9">
              <w:rPr>
                <w:color w:val="000000"/>
              </w:rPr>
              <w:t>[19]</w:t>
            </w:r>
          </w:ins>
          <w:del w:id="122" w:author="Portlock, Theo" w:date="2022-02-11T16:09:00Z">
            <w:r w:rsidR="003400E0" w:rsidRPr="006247B9"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ins w:id="125" w:author="Portlock, Theo" w:date="2022-02-14T21:49:00Z">
            <w:r w:rsidR="006247B9" w:rsidRPr="006247B9">
              <w:rPr>
                <w:color w:val="000000"/>
              </w:rPr>
              <w:t>[20]</w:t>
            </w:r>
          </w:ins>
          <w:del w:id="126" w:author="Portlock, Theo" w:date="2022-02-11T16:09:00Z">
            <w:r w:rsidR="003400E0" w:rsidRPr="006247B9"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ins w:id="127" w:author="Portlock, Theo" w:date="2022-02-14T21:49:00Z">
            <w:r w:rsidR="006247B9" w:rsidRPr="006247B9">
              <w:rPr>
                <w:color w:val="000000"/>
              </w:rPr>
              <w:t>[21]</w:t>
            </w:r>
          </w:ins>
          <w:del w:id="128" w:author="Portlock, Theo" w:date="2022-02-11T16:09:00Z">
            <w:r w:rsidR="003400E0" w:rsidRPr="006247B9"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ins w:id="130" w:author="Portlock, Theo" w:date="2022-02-14T21:49:00Z">
            <w:r w:rsidR="006247B9" w:rsidRPr="006247B9">
              <w:rPr>
                <w:color w:val="000000"/>
              </w:rPr>
              <w:t>[22]</w:t>
            </w:r>
          </w:ins>
          <w:del w:id="131" w:author="Portlock, Theo" w:date="2022-02-11T16:09:00Z">
            <w:r w:rsidR="003400E0" w:rsidRPr="006247B9"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ins w:id="132" w:author="Portlock, Theo" w:date="2022-02-14T21:49:00Z">
            <w:r w:rsidR="006247B9" w:rsidRPr="006247B9">
              <w:rPr>
                <w:color w:val="000000"/>
              </w:rPr>
              <w:t>[23]</w:t>
            </w:r>
          </w:ins>
          <w:del w:id="133" w:author="Portlock, Theo" w:date="2022-02-11T16:09:00Z">
            <w:r w:rsidR="003400E0" w:rsidRPr="006247B9"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ins w:id="134" w:author="Portlock, Theo" w:date="2022-02-14T21:49:00Z">
            <w:r w:rsidR="006247B9" w:rsidRPr="006247B9">
              <w:rPr>
                <w:color w:val="000000"/>
              </w:rPr>
              <w:t>[24]</w:t>
            </w:r>
          </w:ins>
          <w:del w:id="135" w:author="Portlock, Theo" w:date="2022-02-11T16:09:00Z">
            <w:r w:rsidR="003400E0" w:rsidRPr="006247B9"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3B244114"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ins w:id="144" w:author="Portlock, Theo" w:date="2022-02-14T21:49:00Z">
            <w:r w:rsidR="006247B9" w:rsidRPr="006247B9">
              <w:rPr>
                <w:color w:val="000000"/>
              </w:rPr>
              <w:t>[25], [26]</w:t>
            </w:r>
          </w:ins>
          <w:del w:id="145" w:author="Portlock, Theo" w:date="2022-02-11T16:09:00Z">
            <w:r w:rsidR="003400E0" w:rsidRPr="006247B9"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71DB2C3C"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ins w:id="188" w:author="Portlock, Theo" w:date="2022-02-14T21:49:00Z">
            <w:r w:rsidR="006247B9" w:rsidRPr="006247B9">
              <w:rPr>
                <w:color w:val="000000"/>
              </w:rPr>
              <w:t>[27]–[29]</w:t>
            </w:r>
          </w:ins>
          <w:del w:id="189" w:author="Portlock, Theo" w:date="2022-02-11T16:09:00Z">
            <w:r w:rsidR="003400E0" w:rsidRPr="006247B9"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ins w:id="190" w:author="Portlock, Theo" w:date="2022-02-14T21:49:00Z">
            <w:r w:rsidR="006247B9" w:rsidRPr="006247B9">
              <w:rPr>
                <w:color w:val="000000"/>
                <w:shd w:val="clear" w:color="auto" w:fill="FFFFFF"/>
              </w:rPr>
              <w:t>[30]</w:t>
            </w:r>
          </w:ins>
          <w:del w:id="191" w:author="Portlock, Theo" w:date="2022-02-11T16:09:00Z">
            <w:r w:rsidR="003400E0" w:rsidRPr="006247B9" w:rsidDel="007D2D38">
              <w:rPr>
                <w:color w:val="000000"/>
                <w:shd w:val="clear" w:color="auto" w:fill="FFFFFF"/>
              </w:rPr>
              <w:delText>[30]</w:delText>
            </w:r>
          </w:del>
        </w:sdtContent>
      </w:sdt>
      <w:r w:rsidR="007838A6" w:rsidRPr="001C4BD1">
        <w:rPr>
          <w:color w:val="000000"/>
          <w:shd w:val="clear" w:color="auto" w:fill="FFFFFF"/>
        </w:rPr>
        <w:t>.</w:t>
      </w:r>
    </w:p>
    <w:p w14:paraId="22B6375F" w14:textId="1B929459"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ins w:id="193" w:author="Portlock, Theo" w:date="2022-02-14T21:49:00Z">
            <w:r w:rsidR="006247B9" w:rsidRPr="006247B9">
              <w:rPr>
                <w:color w:val="000000"/>
              </w:rPr>
              <w:t>[31]</w:t>
            </w:r>
          </w:ins>
          <w:del w:id="194" w:author="Portlock, Theo" w:date="2022-02-11T16:09:00Z">
            <w:r w:rsidR="003400E0" w:rsidRPr="006247B9"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ins w:id="195" w:author="Portlock, Theo" w:date="2022-02-14T21:49:00Z">
            <w:r w:rsidR="006247B9" w:rsidRPr="006247B9">
              <w:rPr>
                <w:color w:val="000000"/>
              </w:rPr>
              <w:t>[32]</w:t>
            </w:r>
          </w:ins>
          <w:del w:id="196" w:author="Portlock, Theo" w:date="2022-02-11T16:09:00Z">
            <w:r w:rsidR="003400E0" w:rsidRPr="006247B9"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ins w:id="197" w:author="Portlock, Theo" w:date="2022-02-14T21:49:00Z">
            <w:r w:rsidR="006247B9" w:rsidRPr="006247B9">
              <w:rPr>
                <w:color w:val="000000"/>
              </w:rPr>
              <w:t>[33]</w:t>
            </w:r>
          </w:ins>
          <w:del w:id="198" w:author="Portlock, Theo" w:date="2022-02-11T16:09:00Z">
            <w:r w:rsidR="003400E0" w:rsidRPr="006247B9"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ins w:id="200" w:author="Portlock, Theo" w:date="2022-02-14T21:49:00Z">
            <w:r w:rsidR="006247B9" w:rsidRPr="006247B9">
              <w:rPr>
                <w:color w:val="000000"/>
              </w:rPr>
              <w:t>[34]</w:t>
            </w:r>
          </w:ins>
          <w:del w:id="201" w:author="Portlock, Theo" w:date="2022-02-11T16:09:00Z">
            <w:r w:rsidR="003400E0" w:rsidRPr="006247B9"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ins w:id="202" w:author="Portlock, Theo" w:date="2022-02-14T21:49:00Z">
            <w:r w:rsidR="006247B9" w:rsidRPr="006247B9">
              <w:rPr>
                <w:color w:val="000000"/>
              </w:rPr>
              <w:t>[35]</w:t>
            </w:r>
          </w:ins>
          <w:del w:id="203" w:author="Portlock, Theo" w:date="2022-02-11T16:09:00Z">
            <w:r w:rsidR="003400E0" w:rsidRPr="006247B9"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ins w:id="204" w:author="Portlock, Theo" w:date="2022-02-14T21:49:00Z">
            <w:r w:rsidR="006247B9" w:rsidRPr="006247B9">
              <w:rPr>
                <w:color w:val="000000"/>
              </w:rPr>
              <w:t>[36]</w:t>
            </w:r>
          </w:ins>
          <w:del w:id="205" w:author="Portlock, Theo" w:date="2022-02-11T16:09:00Z">
            <w:r w:rsidR="003400E0" w:rsidRPr="006247B9"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ins w:id="206" w:author="Portlock, Theo" w:date="2022-02-14T21:49:00Z">
            <w:r w:rsidR="006247B9" w:rsidRPr="006247B9">
              <w:rPr>
                <w:color w:val="000000"/>
              </w:rPr>
              <w:t>[37]–[39]</w:t>
            </w:r>
          </w:ins>
          <w:del w:id="207" w:author="Portlock, Theo" w:date="2022-02-11T16:09:00Z">
            <w:r w:rsidR="003400E0" w:rsidRPr="006247B9"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7FBDF7A0"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ins w:id="241" w:author="Portlock, Theo" w:date="2022-02-14T21:49:00Z">
            <w:r w:rsidR="006247B9" w:rsidRPr="006247B9">
              <w:rPr>
                <w:color w:val="000000"/>
              </w:rPr>
              <w:t>[40]</w:t>
            </w:r>
          </w:ins>
          <w:del w:id="242" w:author="Portlock, Theo" w:date="2022-02-11T16:09:00Z">
            <w:r w:rsidR="003400E0" w:rsidRPr="006247B9"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ins w:id="243" w:author="Portlock, Theo" w:date="2022-02-14T21:49:00Z">
            <w:r w:rsidR="006247B9" w:rsidRPr="006247B9">
              <w:rPr>
                <w:color w:val="000000"/>
              </w:rPr>
              <w:t>[41]</w:t>
            </w:r>
          </w:ins>
          <w:del w:id="244" w:author="Portlock, Theo" w:date="2022-02-11T16:09:00Z">
            <w:r w:rsidR="003400E0" w:rsidRPr="006247B9"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w:t>
      </w:r>
      <w:proofErr w:type="gramStart"/>
      <w:r w:rsidRPr="001C4BD1">
        <w:t>cohorts</w:t>
      </w:r>
      <w:proofErr w:type="gramEnd"/>
      <w:r w:rsidRPr="001C4BD1">
        <w:t xml:space="preserve">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679057D"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ins w:id="278" w:author="Portlock, Theo" w:date="2022-02-14T21:49:00Z">
            <w:r w:rsidR="006247B9" w:rsidRPr="006247B9">
              <w:rPr>
                <w:rFonts w:eastAsia="Times New Roman"/>
                <w:bCs w:val="0"/>
                <w:color w:val="000000"/>
                <w:shd w:val="clear" w:color="auto" w:fill="FFFFFF"/>
                <w:lang w:eastAsia="en-GB"/>
              </w:rPr>
              <w:t>[42], [43]</w:t>
            </w:r>
          </w:ins>
          <w:del w:id="279" w:author="Portlock, Theo" w:date="2022-02-11T16:09:00Z">
            <w:r w:rsidR="003400E0" w:rsidRPr="006247B9"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5934E878"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ins w:id="286" w:author="Portlock, Theo" w:date="2022-02-14T21:49:00Z">
            <w:r w:rsidR="006247B9" w:rsidRPr="006247B9">
              <w:rPr>
                <w:color w:val="000000"/>
              </w:rPr>
              <w:t>[44]</w:t>
            </w:r>
          </w:ins>
          <w:del w:id="287" w:author="Portlock, Theo" w:date="2022-02-11T16:09:00Z">
            <w:r w:rsidR="003400E0" w:rsidRPr="006247B9" w:rsidDel="007D2D38">
              <w:rPr>
                <w:color w:val="000000"/>
              </w:rPr>
              <w:delText>[44]</w:delText>
            </w:r>
          </w:del>
        </w:sdtContent>
      </w:sdt>
      <w:r w:rsidRPr="001C4BD1">
        <w:rPr>
          <w:color w:val="000000"/>
        </w:rPr>
        <w:t xml:space="preserve"> was able to maintain </w:t>
      </w:r>
      <w:commentRangeStart w:id="288"/>
      <w:commentRangeStart w:id="289"/>
      <w:del w:id="290" w:author="Stanislav Ehrlich" w:date="2022-02-11T11:27:00Z">
        <w:r w:rsidRPr="001C4BD1" w:rsidDel="00823A8C">
          <w:rPr>
            <w:color w:val="000000"/>
          </w:rPr>
          <w:delText xml:space="preserve">high </w:delText>
        </w:r>
      </w:del>
      <w:r w:rsidRPr="001C4BD1">
        <w:rPr>
          <w:color w:val="000000"/>
        </w:rPr>
        <w:t xml:space="preserve">predictive </w:t>
      </w:r>
      <w:del w:id="291"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ins w:id="292"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3"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3"/>
          <w:ins w:id="294" w:author="Portlock, Theo" w:date="2022-02-14T21:49:00Z">
            <w:r w:rsidR="006247B9" w:rsidRPr="006247B9">
              <w:rPr>
                <w:bCs w:val="0"/>
                <w:color w:val="000000"/>
              </w:rPr>
              <w:t>[45]</w:t>
            </w:r>
          </w:ins>
          <w:customXmlDelRangeStart w:id="295"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EndPr/>
            <w:sdtContent>
              <w:customXmlDelRangeEnd w:id="295"/>
              <w:del w:id="296" w:author="Portlock, Theo" w:date="2022-02-11T16:09:00Z">
                <w:r w:rsidR="003400E0" w:rsidRPr="006247B9" w:rsidDel="009330BF">
                  <w:rPr>
                    <w:color w:val="000000"/>
                  </w:rPr>
                  <w:delText>[45]</w:delText>
                </w:r>
              </w:del>
              <w:customXmlDelRangeStart w:id="297" w:author="Portlock, Theo" w:date="2022-02-11T16:10:00Z"/>
            </w:sdtContent>
          </w:sdt>
          <w:customXmlDelRangeEnd w:id="297"/>
          <w:customXmlInsRangeStart w:id="298" w:author="Portlock, Theo" w:date="2022-02-11T16:10:00Z"/>
        </w:sdtContent>
      </w:sdt>
      <w:customXmlInsRangeEnd w:id="298"/>
      <w:ins w:id="299" w:author="Portlock, Theo" w:date="2022-02-11T16:10:00Z">
        <w:r w:rsidR="007D2D38">
          <w:rPr>
            <w:bCs w:val="0"/>
            <w:color w:val="000000"/>
          </w:rPr>
          <w:t xml:space="preserve"> </w:t>
        </w:r>
      </w:ins>
      <w:del w:id="300"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1" w:author="Portlock, Theo" w:date="2022-02-13T18:52:00Z">
        <w:r w:rsidR="001918D0">
          <w:rPr>
            <w:color w:val="000000"/>
          </w:rPr>
          <w:t>75</w:t>
        </w:r>
      </w:ins>
      <w:del w:id="302"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3" w:author="Microsoft Office User" w:date="2022-02-08T00:44:00Z">
        <w:r w:rsidR="004421C7">
          <w:rPr>
            <w:color w:val="000000"/>
          </w:rPr>
          <w:t>cross-validation</w:t>
        </w:r>
      </w:ins>
      <w:del w:id="304"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5" w:author="Portlock, Theo" w:date="2022-02-13T18:52:00Z">
        <w:r w:rsidR="001918D0">
          <w:rPr>
            <w:color w:val="000000"/>
          </w:rPr>
          <w:t>75</w:t>
        </w:r>
      </w:ins>
      <w:del w:id="306" w:author="Portlock, Theo" w:date="2022-02-13T18:52:00Z">
        <w:r w:rsidRPr="001C4BD1" w:rsidDel="001918D0">
          <w:rPr>
            <w:color w:val="000000"/>
          </w:rPr>
          <w:delText>69</w:delText>
        </w:r>
      </w:del>
      <w:r w:rsidRPr="001C4BD1">
        <w:rPr>
          <w:color w:val="000000"/>
        </w:rPr>
        <w:t xml:space="preserve"> ± 0.04 showing </w:t>
      </w:r>
      <w:del w:id="307" w:author="Stanislav Ehrlich" w:date="2022-02-11T11:29:00Z">
        <w:r w:rsidRPr="001C4BD1" w:rsidDel="00D964E4">
          <w:rPr>
            <w:color w:val="000000"/>
          </w:rPr>
          <w:delText>low variability in</w:delText>
        </w:r>
      </w:del>
      <w:ins w:id="308" w:author="Stanislav Ehrlich" w:date="2022-02-11T11:29:00Z">
        <w:r w:rsidR="00D964E4">
          <w:rPr>
            <w:color w:val="000000"/>
          </w:rPr>
          <w:t>conservation of</w:t>
        </w:r>
      </w:ins>
      <w:r w:rsidRPr="001C4BD1">
        <w:rPr>
          <w:color w:val="000000"/>
        </w:rPr>
        <w:t xml:space="preserve"> predictive capabilities.</w:t>
      </w:r>
    </w:p>
    <w:p w14:paraId="34C613A6" w14:textId="6169E399" w:rsidR="004421C7" w:rsidRDefault="00A3654C" w:rsidP="00A3654C">
      <w:pPr>
        <w:rPr>
          <w:ins w:id="309" w:author="Microsoft Office User" w:date="2022-02-08T00:45: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0" w:author="Microsoft Office User" w:date="2022-02-08T00:44:00Z">
        <w:r w:rsidR="004421C7">
          <w:t>disease-specific</w:t>
        </w:r>
      </w:ins>
      <w:del w:id="311"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ins w:id="312" w:author="Portlock, Theo" w:date="2022-02-14T21:49:00Z">
            <w:r w:rsidR="006247B9" w:rsidRPr="006247B9">
              <w:rPr>
                <w:color w:val="000000"/>
              </w:rPr>
              <w:t>[47]</w:t>
            </w:r>
          </w:ins>
          <w:del w:id="313" w:author="Portlock, Theo" w:date="2022-02-11T16:09:00Z">
            <w:r w:rsidR="003400E0" w:rsidRPr="006247B9"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4" w:author="Portlock, Theo" w:date="2022-02-13T18:57:00Z">
        <w:r w:rsidR="005B19D3">
          <w:t xml:space="preserve"> that has been recently used to explain gut microbiome classific</w:t>
        </w:r>
      </w:ins>
      <w:ins w:id="315" w:author="Portlock, Theo" w:date="2022-02-13T18:58:00Z">
        <w:r w:rsidR="005B19D3">
          <w:t xml:space="preserve">ation models </w:t>
        </w:r>
      </w:ins>
      <w:customXmlInsRangeStart w:id="316"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EndPr/>
        <w:sdtContent>
          <w:customXmlInsRangeEnd w:id="316"/>
          <w:ins w:id="317" w:author="Portlock, Theo" w:date="2022-02-14T21:49:00Z">
            <w:r w:rsidR="006247B9" w:rsidRPr="006247B9">
              <w:rPr>
                <w:color w:val="000000"/>
              </w:rPr>
              <w:t>[48], [49]</w:t>
            </w:r>
          </w:ins>
          <w:customXmlInsRangeStart w:id="318" w:author="Portlock, Theo" w:date="2022-02-13T19:00:00Z"/>
        </w:sdtContent>
      </w:sdt>
      <w:customXmlInsRangeEnd w:id="318"/>
      <w:r w:rsidR="004D6DE3" w:rsidRPr="001C4BD1">
        <w:t>.</w:t>
      </w:r>
      <w:r w:rsidR="00221EC9" w:rsidRPr="001C4BD1">
        <w:t xml:space="preserve"> </w:t>
      </w:r>
      <w:del w:id="319" w:author="Portlock, Theo" w:date="2022-02-13T18:55:00Z">
        <w:r w:rsidRPr="001C4BD1" w:rsidDel="005B19D3">
          <w:delText xml:space="preserve">The </w:delText>
        </w:r>
      </w:del>
      <w:ins w:id="320" w:author="Portlock, Theo" w:date="2022-02-13T18:55:00Z">
        <w:r w:rsidR="005B19D3">
          <w:t>By interpreting the</w:t>
        </w:r>
        <w:r w:rsidR="005B19D3" w:rsidRPr="001C4BD1">
          <w:t xml:space="preserve"> </w:t>
        </w:r>
      </w:ins>
      <w:r w:rsidRPr="001C4BD1">
        <w:t xml:space="preserve">disease classification models </w:t>
      </w:r>
      <w:ins w:id="321" w:author="Portlock, Theo" w:date="2022-02-13T18:55:00Z">
        <w:r w:rsidR="005B19D3">
          <w:t>using directional mean absolut</w:t>
        </w:r>
      </w:ins>
      <w:ins w:id="322" w:author="Portlock, Theo" w:date="2022-02-13T18:56:00Z">
        <w:r w:rsidR="005B19D3">
          <w:t xml:space="preserve">e SHAP values, </w:t>
        </w:r>
      </w:ins>
      <w:ins w:id="323" w:author="Microsoft Office User" w:date="2022-02-08T00:44:00Z">
        <w:del w:id="324" w:author="Portlock, Theo" w:date="2022-02-13T18:56:00Z">
          <w:r w:rsidR="004421C7" w:rsidDel="005B19D3">
            <w:delText>reproduced</w:delText>
          </w:r>
        </w:del>
      </w:ins>
      <w:del w:id="325"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6" w:author="Portlock, Theo" w:date="2022-02-13T19:02:00Z">
        <w:r w:rsidRPr="001C4BD1" w:rsidDel="00B20A08">
          <w:delText xml:space="preserve">several </w:delText>
        </w:r>
      </w:del>
      <w:ins w:id="327" w:author="Portlock, Theo" w:date="2022-02-13T19:02:00Z">
        <w:r w:rsidR="00B20A08">
          <w:t>16</w:t>
        </w:r>
        <w:r w:rsidR="00B20A08" w:rsidRPr="001C4BD1">
          <w:t xml:space="preserve"> </w:t>
        </w:r>
      </w:ins>
      <w:r w:rsidRPr="001C4BD1">
        <w:t>diseases in the HGMA</w:t>
      </w:r>
      <w:ins w:id="328"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29" w:author="Microsoft Office User" w:date="2022-02-08T00:44:00Z">
        <w:r w:rsidR="004421C7">
          <w:t>necessary</w:t>
        </w:r>
      </w:ins>
      <w:del w:id="330" w:author="Microsoft Office User" w:date="2022-02-08T00:44:00Z">
        <w:r w:rsidRPr="001C4BD1" w:rsidDel="004421C7">
          <w:delText>important</w:delText>
        </w:r>
      </w:del>
      <w:r w:rsidRPr="001C4BD1">
        <w:t xml:space="preserve">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
          <w:id w:val="1808428462"/>
          <w:placeholder>
            <w:docPart w:val="33E1446526DC6C4190652D64655E7D8E"/>
          </w:placeholder>
        </w:sdtPr>
        <w:sdtEndPr/>
        <w:sdtContent>
          <w:ins w:id="331" w:author="Portlock, Theo" w:date="2022-02-14T21:49:00Z">
            <w:r w:rsidR="006247B9" w:rsidRPr="006247B9">
              <w:rPr>
                <w:color w:val="000000"/>
              </w:rPr>
              <w:t>[50]</w:t>
            </w:r>
          </w:ins>
          <w:del w:id="332" w:author="Portlock, Theo" w:date="2022-02-11T16:09:00Z">
            <w:r w:rsidR="003400E0" w:rsidRPr="006247B9"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33" w:author="Portlock, Theo" w:date="2022-02-11T14:29:00Z">
        <w:r w:rsidR="005F0478">
          <w:rPr>
            <w:color w:val="FF0000"/>
          </w:rPr>
          <w:t>5</w:t>
        </w:r>
      </w:ins>
      <w:del w:id="334" w:author="Portlock, Theo" w:date="2022-02-11T14:29:00Z">
        <w:r w:rsidRPr="001C4BD1" w:rsidDel="005F0478">
          <w:rPr>
            <w:color w:val="FF0000"/>
          </w:rPr>
          <w:delText>2</w:delText>
        </w:r>
      </w:del>
      <w:r w:rsidRPr="001C4BD1">
        <w:t xml:space="preserve">). In the NAFLD model, an increase in </w:t>
      </w:r>
      <w:ins w:id="335"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36" w:author="Microsoft Office User" w:date="2022-02-08T00:45:00Z">
        <w:r w:rsidR="004421C7">
          <w:t>predicting</w:t>
        </w:r>
      </w:ins>
      <w:del w:id="337"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
          <w:id w:val="-123458633"/>
          <w:placeholder>
            <w:docPart w:val="33E1446526DC6C4190652D64655E7D8E"/>
          </w:placeholder>
        </w:sdtPr>
        <w:sdtEndPr/>
        <w:sdtContent>
          <w:ins w:id="338" w:author="Portlock, Theo" w:date="2022-02-14T21:49:00Z">
            <w:r w:rsidR="006247B9" w:rsidRPr="006247B9">
              <w:rPr>
                <w:color w:val="000000"/>
              </w:rPr>
              <w:t>[51]</w:t>
            </w:r>
          </w:ins>
          <w:del w:id="339" w:author="Portlock, Theo" w:date="2022-02-11T16:09:00Z">
            <w:r w:rsidR="003400E0" w:rsidRPr="006247B9" w:rsidDel="007D2D38">
              <w:rPr>
                <w:color w:val="000000"/>
              </w:rPr>
              <w:delText>[48]</w:delText>
            </w:r>
          </w:del>
        </w:sdtContent>
      </w:sdt>
      <w:r w:rsidRPr="001C4BD1">
        <w:t xml:space="preserve">. </w:t>
      </w:r>
      <w:r w:rsidRPr="005B19D3">
        <w:rPr>
          <w:highlight w:val="yellow"/>
          <w:rPrChange w:id="340" w:author="Portlock, Theo" w:date="2022-02-13T18:55:00Z">
            <w:rPr/>
          </w:rPrChange>
        </w:rPr>
        <w:t xml:space="preserve">In the prediction of VKH, enrichment </w:t>
      </w:r>
      <w:r w:rsidRPr="005B19D3">
        <w:rPr>
          <w:i/>
          <w:iCs/>
          <w:highlight w:val="yellow"/>
          <w:rPrChange w:id="341" w:author="Portlock, Theo" w:date="2022-02-13T18:55:00Z">
            <w:rPr>
              <w:i/>
              <w:iCs/>
            </w:rPr>
          </w:rPrChange>
        </w:rPr>
        <w:t xml:space="preserve">Eubacteria </w:t>
      </w:r>
      <w:proofErr w:type="spellStart"/>
      <w:r w:rsidRPr="005B19D3">
        <w:rPr>
          <w:i/>
          <w:iCs/>
          <w:highlight w:val="yellow"/>
          <w:rPrChange w:id="342" w:author="Portlock, Theo" w:date="2022-02-13T18:55:00Z">
            <w:rPr>
              <w:i/>
              <w:iCs/>
            </w:rPr>
          </w:rPrChange>
        </w:rPr>
        <w:t>eligens</w:t>
      </w:r>
      <w:proofErr w:type="spellEnd"/>
      <w:r w:rsidRPr="005B19D3">
        <w:rPr>
          <w:i/>
          <w:iCs/>
          <w:highlight w:val="yellow"/>
          <w:rPrChange w:id="343" w:author="Portlock, Theo" w:date="2022-02-13T18:55:00Z">
            <w:rPr>
              <w:i/>
              <w:iCs/>
            </w:rPr>
          </w:rPrChange>
        </w:rPr>
        <w:t xml:space="preserve"> </w:t>
      </w:r>
      <w:r w:rsidRPr="005B19D3">
        <w:rPr>
          <w:highlight w:val="yellow"/>
          <w:rPrChange w:id="344" w:author="Portlock, Theo" w:date="2022-02-13T18:55:00Z">
            <w:rPr/>
          </w:rPrChange>
        </w:rPr>
        <w:t xml:space="preserve">and </w:t>
      </w:r>
      <w:proofErr w:type="spellStart"/>
      <w:r w:rsidRPr="005B19D3">
        <w:rPr>
          <w:i/>
          <w:iCs/>
          <w:highlight w:val="yellow"/>
          <w:rPrChange w:id="345" w:author="Portlock, Theo" w:date="2022-02-13T18:55:00Z">
            <w:rPr>
              <w:i/>
              <w:iCs/>
            </w:rPr>
          </w:rPrChange>
        </w:rPr>
        <w:t>Paraprevotella</w:t>
      </w:r>
      <w:proofErr w:type="spellEnd"/>
      <w:r w:rsidRPr="005B19D3">
        <w:rPr>
          <w:i/>
          <w:iCs/>
          <w:highlight w:val="yellow"/>
          <w:rPrChange w:id="346" w:author="Portlock, Theo" w:date="2022-02-13T18:55:00Z">
            <w:rPr>
              <w:i/>
              <w:iCs/>
            </w:rPr>
          </w:rPrChange>
        </w:rPr>
        <w:t xml:space="preserve"> </w:t>
      </w:r>
      <w:proofErr w:type="spellStart"/>
      <w:r w:rsidRPr="005B19D3">
        <w:rPr>
          <w:i/>
          <w:iCs/>
          <w:highlight w:val="yellow"/>
          <w:rPrChange w:id="347" w:author="Portlock, Theo" w:date="2022-02-13T18:55:00Z">
            <w:rPr>
              <w:i/>
              <w:iCs/>
            </w:rPr>
          </w:rPrChange>
        </w:rPr>
        <w:t>clara</w:t>
      </w:r>
      <w:proofErr w:type="spellEnd"/>
      <w:r w:rsidRPr="005B19D3">
        <w:rPr>
          <w:i/>
          <w:iCs/>
          <w:highlight w:val="yellow"/>
          <w:rPrChange w:id="348" w:author="Portlock, Theo" w:date="2022-02-13T18:55:00Z">
            <w:rPr>
              <w:i/>
              <w:iCs/>
            </w:rPr>
          </w:rPrChange>
        </w:rPr>
        <w:t xml:space="preserve"> </w:t>
      </w:r>
      <w:r w:rsidRPr="005B19D3">
        <w:rPr>
          <w:highlight w:val="yellow"/>
          <w:rPrChange w:id="349" w:author="Portlock, Theo" w:date="2022-02-13T18:55:00Z">
            <w:rPr/>
          </w:rPrChange>
        </w:rPr>
        <w:t xml:space="preserve">also demonstrated high feature importance for </w:t>
      </w:r>
      <w:ins w:id="350" w:author="Microsoft Office User" w:date="2022-02-08T00:45:00Z">
        <w:r w:rsidR="004421C7" w:rsidRPr="005B19D3">
          <w:rPr>
            <w:highlight w:val="yellow"/>
            <w:rPrChange w:id="351" w:author="Portlock, Theo" w:date="2022-02-13T18:55:00Z">
              <w:rPr/>
            </w:rPrChange>
          </w:rPr>
          <w:t>predicting</w:t>
        </w:r>
      </w:ins>
      <w:del w:id="352" w:author="Microsoft Office User" w:date="2022-02-08T00:45:00Z">
        <w:r w:rsidRPr="005B19D3" w:rsidDel="004421C7">
          <w:rPr>
            <w:highlight w:val="yellow"/>
            <w:rPrChange w:id="353" w:author="Portlock, Theo" w:date="2022-02-13T18:55:00Z">
              <w:rPr/>
            </w:rPrChange>
          </w:rPr>
          <w:delText>the prediction of</w:delText>
        </w:r>
      </w:del>
      <w:r w:rsidRPr="005B19D3">
        <w:rPr>
          <w:highlight w:val="yellow"/>
          <w:rPrChange w:id="354" w:author="Portlock, Theo" w:date="2022-02-13T18:55:00Z">
            <w:rPr/>
          </w:rPrChange>
        </w:rPr>
        <w:t xml:space="preserve"> the disease; </w:t>
      </w:r>
      <w:r w:rsidR="00124969" w:rsidRPr="005B19D3">
        <w:rPr>
          <w:highlight w:val="yellow"/>
          <w:rPrChange w:id="355" w:author="Portlock, Theo" w:date="2022-02-13T18:55:00Z">
            <w:rPr/>
          </w:rPrChange>
        </w:rPr>
        <w:t xml:space="preserve">their </w:t>
      </w:r>
      <w:r w:rsidRPr="005B19D3">
        <w:rPr>
          <w:highlight w:val="yellow"/>
          <w:rPrChange w:id="356" w:author="Portlock, Theo" w:date="2022-02-13T18:55:00Z">
            <w:rPr/>
          </w:rPrChange>
        </w:rPr>
        <w:t xml:space="preserve">enrichment in disease was also found previously </w:t>
      </w:r>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
          <w:id w:val="1489985302"/>
          <w:placeholder>
            <w:docPart w:val="B4F26456FFE8A54D9A1F612924F2DE15"/>
          </w:placeholder>
        </w:sdtPr>
        <w:sdtEndPr/>
        <w:sdtContent>
          <w:ins w:id="357" w:author="Portlock, Theo" w:date="2022-02-14T21:49:00Z">
            <w:r w:rsidR="006247B9" w:rsidRPr="006247B9">
              <w:rPr>
                <w:color w:val="000000"/>
                <w:highlight w:val="yellow"/>
              </w:rPr>
              <w:t>[52]</w:t>
            </w:r>
          </w:ins>
          <w:del w:id="358" w:author="Portlock, Theo" w:date="2022-02-11T16:09:00Z">
            <w:r w:rsidR="003400E0" w:rsidRPr="006247B9" w:rsidDel="007D2D38">
              <w:rPr>
                <w:color w:val="000000"/>
                <w:highlight w:val="yellow"/>
                <w:rPrChange w:id="359" w:author="Portlock, Theo" w:date="2022-02-14T21:49:00Z">
                  <w:rPr>
                    <w:color w:val="000000"/>
                  </w:rPr>
                </w:rPrChange>
              </w:rPr>
              <w:delText>[49]</w:delText>
            </w:r>
          </w:del>
        </w:sdtContent>
      </w:sdt>
      <w:r w:rsidRPr="005B19D3">
        <w:rPr>
          <w:color w:val="000000"/>
          <w:highlight w:val="yellow"/>
          <w:rPrChange w:id="360" w:author="Portlock, Theo" w:date="2022-02-13T18:55:00Z">
            <w:rPr>
              <w:color w:val="000000"/>
            </w:rPr>
          </w:rPrChange>
        </w:rPr>
        <w:t>.</w:t>
      </w:r>
      <w:r w:rsidRPr="001C4BD1">
        <w:t xml:space="preserve"> </w:t>
      </w:r>
    </w:p>
    <w:p w14:paraId="0424A9FB" w14:textId="52AD0937" w:rsidR="00A3654C" w:rsidRDefault="00A3654C" w:rsidP="00A3654C">
      <w:pPr>
        <w:rPr>
          <w:ins w:id="361" w:author="Portlock, Theo" w:date="2022-02-14T09:50:00Z"/>
          <w:color w:val="000000"/>
        </w:rPr>
      </w:pPr>
      <w:del w:id="362" w:author="Portlock, Theo" w:date="2022-02-13T19:05:00Z">
        <w:r w:rsidRPr="001C4BD1" w:rsidDel="0008278E">
          <w:delText xml:space="preserve">Interestingly, </w:delText>
        </w:r>
      </w:del>
      <w:ins w:id="363" w:author="Portlock, Theo" w:date="2022-02-13T21:35:00Z">
        <w:r w:rsidR="00BE3AC0">
          <w:t>T</w:t>
        </w:r>
      </w:ins>
      <w:del w:id="364" w:author="Portlock, Theo" w:date="2022-02-13T19:05:00Z">
        <w:r w:rsidRPr="001C4BD1" w:rsidDel="0008278E">
          <w:delText>i</w:delText>
        </w:r>
      </w:del>
      <w:del w:id="365" w:author="Portlock, Theo" w:date="2022-02-13T21:34:00Z">
        <w:r w:rsidRPr="001C4BD1" w:rsidDel="00BE3AC0">
          <w:delText>n t</w:delText>
        </w:r>
      </w:del>
      <w:r w:rsidRPr="001C4BD1">
        <w:t xml:space="preserve">he highest </w:t>
      </w:r>
      <w:del w:id="366" w:author="Portlock, Theo" w:date="2022-02-13T19:07:00Z">
        <w:r w:rsidRPr="001C4BD1" w:rsidDel="0008278E">
          <w:delText>Z-score adjusted</w:delText>
        </w:r>
      </w:del>
      <w:ins w:id="367" w:author="Portlock, Theo" w:date="2022-02-13T19:07:00Z">
        <w:r w:rsidR="0008278E">
          <w:t>directional mean</w:t>
        </w:r>
      </w:ins>
      <w:r w:rsidRPr="001C4BD1">
        <w:t xml:space="preserve"> SHAP scoring species for the CRC predictive model</w:t>
      </w:r>
      <w:ins w:id="368" w:author="Portlock, Theo" w:date="2022-02-13T21:35:00Z">
        <w:r w:rsidR="00BE3AC0">
          <w:t xml:space="preserve"> were</w:t>
        </w:r>
      </w:ins>
      <w:del w:id="369" w:author="Portlock, Theo" w:date="2022-02-13T21:35:00Z">
        <w:r w:rsidRPr="001C4BD1" w:rsidDel="00BE3AC0">
          <w:delText>,</w:delText>
        </w:r>
      </w:del>
      <w:r w:rsidRPr="001C4BD1">
        <w:t xml:space="preserve"> </w:t>
      </w:r>
      <w:del w:id="370" w:author="Stanislav Ehrlich" w:date="2022-02-11T11:31:00Z">
        <w:r w:rsidRPr="001C4BD1" w:rsidDel="0050509C">
          <w:delText xml:space="preserve">there were </w:delText>
        </w:r>
      </w:del>
      <w:del w:id="371" w:author="Portlock, Theo" w:date="2022-02-13T19:05:00Z">
        <w:r w:rsidRPr="001C4BD1" w:rsidDel="0008278E">
          <w:delText>several absent biomarkers found previously</w:delText>
        </w:r>
      </w:del>
      <w:ins w:id="372" w:author="Stanislav Ehrlich" w:date="2022-02-11T11:32:00Z">
        <w:del w:id="373" w:author="Portlock, Theo" w:date="2022-02-13T19:05:00Z">
          <w:r w:rsidR="006C478C" w:rsidDel="0008278E">
            <w:delText>that were reported</w:delText>
          </w:r>
        </w:del>
      </w:ins>
      <w:del w:id="374" w:author="Portlock, Theo" w:date="2022-02-13T19:05:00Z">
        <w:r w:rsidRPr="001C4BD1" w:rsidDel="0008278E">
          <w:delText xml:space="preserve"> to be</w:delText>
        </w:r>
      </w:del>
      <w:ins w:id="375" w:author="Stanislav Ehrlich" w:date="2022-02-11T11:32:00Z">
        <w:del w:id="376" w:author="Portlock, Theo" w:date="2022-02-13T19:05:00Z">
          <w:r w:rsidR="006C478C" w:rsidDel="0008278E">
            <w:delText>as</w:delText>
          </w:r>
        </w:del>
      </w:ins>
      <w:del w:id="377" w:author="Portlock, Theo" w:date="2022-02-13T19:05:00Z">
        <w:r w:rsidRPr="001C4BD1" w:rsidDel="0008278E">
          <w:delText xml:space="preserve"> important in </w:delText>
        </w:r>
      </w:del>
      <w:ins w:id="378" w:author="Stanislav Ehrlich" w:date="2022-02-11T11:32:00Z">
        <w:del w:id="379" w:author="Portlock, Theo" w:date="2022-02-13T19:05:00Z">
          <w:r w:rsidR="006C478C" w:rsidDel="0008278E">
            <w:delText>for</w:delText>
          </w:r>
          <w:r w:rsidR="006C478C" w:rsidRPr="001C4BD1" w:rsidDel="0008278E">
            <w:delText xml:space="preserve"> </w:delText>
          </w:r>
        </w:del>
      </w:ins>
      <w:del w:id="380" w:author="Portlock, Theo" w:date="2022-02-13T19:05:00Z">
        <w:r w:rsidRPr="001C4BD1" w:rsidDel="0008278E">
          <w:delText xml:space="preserve">CRC diagnosis being </w:delText>
        </w:r>
      </w:del>
      <w:ins w:id="381" w:author="Stanislav Ehrlich" w:date="2022-02-11T11:31:00Z">
        <w:del w:id="382" w:author="Portlock, Theo" w:date="2022-02-13T19:05:00Z">
          <w:r w:rsidR="00EE3572" w:rsidDel="0008278E">
            <w:delText>were</w:delText>
          </w:r>
          <w:r w:rsidR="00EE3572" w:rsidRPr="001C4BD1" w:rsidDel="0008278E">
            <w:delText xml:space="preserve"> </w:delText>
          </w:r>
        </w:del>
      </w:ins>
      <w:del w:id="383" w:author="Portlock, Theo" w:date="2022-02-13T19:05:00Z">
        <w:r w:rsidRPr="001C4BD1" w:rsidDel="0008278E">
          <w:delText>absent</w:delText>
        </w:r>
      </w:del>
      <w:ins w:id="384" w:author="Microsoft Office User" w:date="2022-02-08T00:45:00Z">
        <w:del w:id="385" w:author="Portlock, Theo" w:date="2022-02-13T19:05:00Z">
          <w:r w:rsidR="004421C7" w:rsidDel="0008278E">
            <w:delText>,</w:delText>
          </w:r>
        </w:del>
      </w:ins>
      <w:del w:id="386" w:author="Portlock, Theo" w:date="2022-02-13T19:05:00Z">
        <w:r w:rsidRPr="001C4BD1" w:rsidDel="0008278E">
          <w:delText xml:space="preserve"> including </w:delText>
        </w:r>
      </w:del>
      <w:r w:rsidRPr="001C4BD1">
        <w:rPr>
          <w:i/>
          <w:iCs/>
        </w:rPr>
        <w:t xml:space="preserve">F. </w:t>
      </w:r>
      <w:proofErr w:type="spellStart"/>
      <w:r w:rsidRPr="001C4BD1">
        <w:rPr>
          <w:i/>
          <w:iCs/>
        </w:rPr>
        <w:t>nucleatum</w:t>
      </w:r>
      <w:proofErr w:type="spellEnd"/>
      <w:r w:rsidRPr="001C4BD1">
        <w:t>.</w:t>
      </w:r>
      <w:ins w:id="387" w:author="Portlock, Theo" w:date="2022-02-13T19:05:00Z">
        <w:r w:rsidR="0008278E">
          <w:t xml:space="preserve">, </w:t>
        </w:r>
        <w:proofErr w:type="spellStart"/>
        <w:r w:rsidR="0008278E" w:rsidRPr="0008278E">
          <w:rPr>
            <w:i/>
            <w:iCs/>
            <w:rPrChange w:id="388" w:author="Portlock, Theo" w:date="2022-02-13T19:06:00Z">
              <w:rPr/>
            </w:rPrChange>
          </w:rPr>
          <w:t>Parvimonas</w:t>
        </w:r>
        <w:proofErr w:type="spellEnd"/>
        <w:r w:rsidR="0008278E" w:rsidRPr="0008278E">
          <w:rPr>
            <w:i/>
            <w:iCs/>
            <w:rPrChange w:id="389" w:author="Portlock, Theo" w:date="2022-02-13T19:06:00Z">
              <w:rPr/>
            </w:rPrChange>
          </w:rPr>
          <w:t xml:space="preserve"> micra</w:t>
        </w:r>
      </w:ins>
      <w:ins w:id="390" w:author="Portlock, Theo" w:date="2022-02-13T19:06:00Z">
        <w:r w:rsidR="0008278E" w:rsidRPr="0008278E">
          <w:rPr>
            <w:i/>
            <w:iCs/>
            <w:rPrChange w:id="391" w:author="Portlock, Theo" w:date="2022-02-13T19:06:00Z">
              <w:rPr/>
            </w:rPrChange>
          </w:rPr>
          <w:t xml:space="preserve">, </w:t>
        </w:r>
        <w:proofErr w:type="spellStart"/>
        <w:r w:rsidR="0008278E" w:rsidRPr="0008278E">
          <w:rPr>
            <w:i/>
            <w:iCs/>
            <w:rPrChange w:id="392" w:author="Portlock, Theo" w:date="2022-02-13T19:06:00Z">
              <w:rPr/>
            </w:rPrChange>
          </w:rPr>
          <w:t>Solobacterium</w:t>
        </w:r>
        <w:proofErr w:type="spellEnd"/>
        <w:r w:rsidR="0008278E" w:rsidRPr="0008278E">
          <w:rPr>
            <w:i/>
            <w:iCs/>
            <w:rPrChange w:id="393" w:author="Portlock, Theo" w:date="2022-02-13T19:06:00Z">
              <w:rPr/>
            </w:rPrChange>
          </w:rPr>
          <w:t xml:space="preserve"> </w:t>
        </w:r>
        <w:proofErr w:type="spellStart"/>
        <w:r w:rsidR="0008278E" w:rsidRPr="0008278E">
          <w:rPr>
            <w:i/>
            <w:iCs/>
            <w:rPrChange w:id="394" w:author="Portlock, Theo" w:date="2022-02-13T19:06:00Z">
              <w:rPr/>
            </w:rPrChange>
          </w:rPr>
          <w:t>moorei</w:t>
        </w:r>
        <w:proofErr w:type="spellEnd"/>
        <w:r w:rsidR="0008278E" w:rsidRPr="0008278E">
          <w:rPr>
            <w:i/>
            <w:iCs/>
            <w:rPrChange w:id="395" w:author="Portlock, Theo" w:date="2022-02-13T19:08:00Z">
              <w:rPr/>
            </w:rPrChange>
          </w:rPr>
          <w:t xml:space="preserve">, </w:t>
        </w:r>
      </w:ins>
      <w:ins w:id="396" w:author="Portlock, Theo" w:date="2022-02-13T19:08:00Z">
        <w:r w:rsidR="0008278E" w:rsidRPr="0008278E">
          <w:rPr>
            <w:i/>
            <w:iCs/>
            <w:rPrChange w:id="397" w:author="Portlock, Theo" w:date="2022-02-13T19:08:00Z">
              <w:rPr/>
            </w:rPrChange>
          </w:rPr>
          <w:t xml:space="preserve">Streptococcus </w:t>
        </w:r>
        <w:proofErr w:type="spellStart"/>
        <w:r w:rsidR="0008278E" w:rsidRPr="0008278E">
          <w:rPr>
            <w:i/>
            <w:iCs/>
            <w:rPrChange w:id="398" w:author="Portlock, Theo" w:date="2022-02-13T19:08:00Z">
              <w:rPr/>
            </w:rPrChange>
          </w:rPr>
          <w:t>parasanguinis</w:t>
        </w:r>
      </w:ins>
      <w:proofErr w:type="spellEnd"/>
      <w:ins w:id="399" w:author="Portlock, Theo" w:date="2022-02-13T21:35:00Z">
        <w:r w:rsidR="00BE3AC0">
          <w:t xml:space="preserve">; all of which </w:t>
        </w:r>
        <w:r w:rsidR="00BE3AC0">
          <w:lastRenderedPageBreak/>
          <w:t xml:space="preserve">have been demonstrated to be biomarkers previously </w:t>
        </w:r>
      </w:ins>
      <w:customXmlInsRangeStart w:id="400" w:author="Portlock, Theo" w:date="2022-02-13T21:45: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efaultPlaceholder_-1854013440"/>
          </w:placeholder>
        </w:sdtPr>
        <w:sdtEndPr/>
        <w:sdtContent>
          <w:customXmlInsRangeEnd w:id="400"/>
          <w:ins w:id="401" w:author="Portlock, Theo" w:date="2022-02-14T21:49:00Z">
            <w:r w:rsidR="006247B9" w:rsidRPr="006247B9">
              <w:rPr>
                <w:color w:val="000000"/>
              </w:rPr>
              <w:t>[53]–[56]</w:t>
            </w:r>
          </w:ins>
          <w:customXmlInsRangeStart w:id="402" w:author="Portlock, Theo" w:date="2022-02-13T21:45:00Z"/>
        </w:sdtContent>
      </w:sdt>
      <w:customXmlInsRangeEnd w:id="402"/>
      <w:ins w:id="403" w:author="Portlock, Theo" w:date="2022-02-13T19:08:00Z">
        <w:r w:rsidR="0008278E">
          <w:t xml:space="preserve"> </w:t>
        </w:r>
      </w:ins>
      <w:del w:id="404" w:author="Portlock, Theo" w:date="2022-02-13T19:05:00Z">
        <w:r w:rsidRPr="001C4BD1" w:rsidDel="0008278E">
          <w:delText xml:space="preserve"> However, </w:delText>
        </w:r>
      </w:del>
      <w:ins w:id="405" w:author="Microsoft Office User" w:date="2022-02-08T00:45:00Z">
        <w:del w:id="406" w:author="Portlock, Theo" w:date="2022-02-13T19:05:00Z">
          <w:r w:rsidR="004421C7" w:rsidDel="0008278E">
            <w:delText xml:space="preserve">the </w:delText>
          </w:r>
        </w:del>
      </w:ins>
      <w:del w:id="407"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08" w:author="Microsoft Office User" w:date="2022-02-08T00:45:00Z">
        <w:del w:id="409" w:author="Portlock, Theo" w:date="2022-02-13T19:05:00Z">
          <w:r w:rsidR="004421C7" w:rsidDel="0008278E">
            <w:delText>most significant</w:delText>
          </w:r>
        </w:del>
      </w:ins>
      <w:del w:id="410" w:author="Portlock, Theo" w:date="2022-02-13T19:05:00Z">
        <w:r w:rsidRPr="001C4BD1" w:rsidDel="0008278E">
          <w:delText xml:space="preserve">greatest contributing factor to the prediction of CRC; an association that has been shown previously </w:delText>
        </w:r>
      </w:del>
      <w:customXmlDelRangeStart w:id="411"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EndPr/>
        <w:sdtContent>
          <w:customXmlDelRangeEnd w:id="411"/>
          <w:del w:id="412" w:author="Portlock, Theo" w:date="2022-02-11T16:09:00Z">
            <w:r w:rsidR="003400E0" w:rsidRPr="006247B9" w:rsidDel="007D2D38">
              <w:rPr>
                <w:color w:val="000000"/>
              </w:rPr>
              <w:delText>[50]</w:delText>
            </w:r>
          </w:del>
          <w:customXmlDelRangeStart w:id="413" w:author="Portlock, Theo" w:date="2022-02-13T19:05:00Z"/>
        </w:sdtContent>
      </w:sdt>
      <w:customXmlDelRangeEnd w:id="413"/>
      <w:del w:id="414" w:author="Portlock, Theo" w:date="2022-02-13T19:05:00Z">
        <w:r w:rsidRPr="001C4BD1" w:rsidDel="0008278E">
          <w:rPr>
            <w:color w:val="000000"/>
          </w:rPr>
          <w:delText>.</w:delText>
        </w:r>
        <w:r w:rsidRPr="001C4BD1" w:rsidDel="0008278E">
          <w:delText xml:space="preserve"> </w:delText>
        </w:r>
      </w:del>
      <w:del w:id="415" w:author="Portlock, Theo" w:date="2022-02-13T21:29:00Z">
        <w:r w:rsidRPr="001C4BD1" w:rsidDel="00184DF0">
          <w:delText xml:space="preserve">Models for </w:delText>
        </w:r>
      </w:del>
      <w:ins w:id="416" w:author="Microsoft Office User" w:date="2022-02-08T00:46:00Z">
        <w:del w:id="417" w:author="Portlock, Theo" w:date="2022-02-13T21:29:00Z">
          <w:r w:rsidR="004421C7" w:rsidDel="00184DF0">
            <w:delText>predicting</w:delText>
          </w:r>
        </w:del>
      </w:ins>
      <w:del w:id="418" w:author="Portlock, Theo" w:date="2022-02-13T21:29:00Z">
        <w:r w:rsidRPr="001C4BD1" w:rsidDel="00184DF0">
          <w:delText xml:space="preserve">the prediction of CRC and adenoma had similar </w:delText>
        </w:r>
      </w:del>
      <w:ins w:id="419" w:author="Stanislav Ehrlich" w:date="2022-02-11T11:32:00Z">
        <w:del w:id="420" w:author="Portlock, Theo" w:date="2022-02-13T21:29:00Z">
          <w:r w:rsidR="00FE62D7" w:rsidDel="00184DF0">
            <w:delText>spec</w:delText>
          </w:r>
        </w:del>
      </w:ins>
      <w:ins w:id="421" w:author="Stanislav Ehrlich" w:date="2022-02-11T11:33:00Z">
        <w:del w:id="422" w:author="Portlock, Theo" w:date="2022-02-13T21:29:00Z">
          <w:r w:rsidR="00FE62D7" w:rsidDel="00184DF0">
            <w:delText xml:space="preserve">ies </w:delText>
          </w:r>
        </w:del>
      </w:ins>
      <w:del w:id="423" w:author="Portlock, Theo" w:date="2022-02-13T21:29:00Z">
        <w:r w:rsidRPr="001C4BD1" w:rsidDel="00184DF0">
          <w:delText xml:space="preserve">profiles </w:delText>
        </w:r>
      </w:del>
      <w:del w:id="424" w:author="Stanislav Ehrlich" w:date="2022-02-11T11:33:00Z">
        <w:r w:rsidRPr="001C4BD1" w:rsidDel="00FE62D7">
          <w:delText>of species important for their predictions</w:delText>
        </w:r>
      </w:del>
      <w:r w:rsidRPr="001C4BD1">
        <w:t>.</w:t>
      </w:r>
      <w:del w:id="425" w:author="Portlock, Theo" w:date="2022-02-13T21:29:00Z">
        <w:r w:rsidRPr="001C4BD1" w:rsidDel="00184DF0">
          <w:delText xml:space="preserve"> </w:delText>
        </w:r>
      </w:del>
      <w:ins w:id="426" w:author="Microsoft Office User" w:date="2022-02-08T00:46:00Z">
        <w:del w:id="427" w:author="Portlock, Theo" w:date="2022-02-13T21:29:00Z">
          <w:r w:rsidR="004421C7" w:rsidDel="00184DF0">
            <w:delText>Discrimination</w:delText>
          </w:r>
        </w:del>
      </w:ins>
      <w:del w:id="428" w:author="Portlock, Theo" w:date="2022-02-13T21:29:00Z">
        <w:r w:rsidRPr="001C4BD1" w:rsidDel="00184DF0">
          <w:delText xml:space="preserve">A discrimination of this difference has been investigated in more detail previously </w:delText>
        </w:r>
      </w:del>
      <w:customXmlDelRangeStart w:id="429"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
          <w:id w:val="399263681"/>
          <w:placeholder>
            <w:docPart w:val="33E1446526DC6C4190652D64655E7D8E"/>
          </w:placeholder>
        </w:sdtPr>
        <w:sdtEndPr/>
        <w:sdtContent>
          <w:customXmlDelRangeEnd w:id="429"/>
          <w:del w:id="430" w:author="Portlock, Theo" w:date="2022-02-11T16:09:00Z">
            <w:r w:rsidR="003400E0" w:rsidRPr="006247B9" w:rsidDel="007D2D38">
              <w:rPr>
                <w:color w:val="000000"/>
              </w:rPr>
              <w:delText>[51]</w:delText>
            </w:r>
          </w:del>
          <w:customXmlDelRangeStart w:id="431" w:author="Portlock, Theo" w:date="2022-02-13T21:29:00Z"/>
        </w:sdtContent>
      </w:sdt>
      <w:customXmlDelRangeEnd w:id="431"/>
      <w:ins w:id="432" w:author="Portlock, Theo" w:date="2022-02-13T21:29:00Z">
        <w:r w:rsidR="00184DF0">
          <w:rPr>
            <w:color w:val="000000"/>
          </w:rPr>
          <w:t xml:space="preserve"> </w:t>
        </w:r>
      </w:ins>
      <w:del w:id="433" w:author="Portlock, Theo" w:date="2022-02-13T21:29:00Z">
        <w:r w:rsidRPr="001C4BD1" w:rsidDel="00184DF0">
          <w:rPr>
            <w:color w:val="000000"/>
          </w:rPr>
          <w:delText xml:space="preserve">. </w:delText>
        </w:r>
      </w:del>
      <w:r w:rsidRPr="001C4BD1">
        <w:rPr>
          <w:color w:val="000000"/>
        </w:rPr>
        <w:t xml:space="preserve">Additionally, there were </w:t>
      </w:r>
      <w:ins w:id="434" w:author="Microsoft Office User" w:date="2022-02-08T00:46:00Z">
        <w:r w:rsidR="004421C7">
          <w:rPr>
            <w:color w:val="000000"/>
          </w:rPr>
          <w:t>several</w:t>
        </w:r>
      </w:ins>
      <w:del w:id="435" w:author="Microsoft Office User" w:date="2022-02-08T00:46:00Z">
        <w:r w:rsidR="005718F9" w:rsidRPr="001C4BD1" w:rsidDel="004421C7">
          <w:rPr>
            <w:color w:val="000000"/>
          </w:rPr>
          <w:delText>a number of</w:delText>
        </w:r>
      </w:del>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ins w:id="436" w:author="Portlock, Theo" w:date="2022-02-13T21:46:00Z">
        <w:r w:rsidR="00D2754A" w:rsidRPr="00AE0AC0">
          <w:rPr>
            <w:i/>
            <w:iCs/>
          </w:rPr>
          <w:t xml:space="preserve">Streptococcus </w:t>
        </w:r>
        <w:proofErr w:type="spellStart"/>
        <w:r w:rsidR="00D2754A" w:rsidRPr="00AE0AC0">
          <w:rPr>
            <w:i/>
            <w:iCs/>
          </w:rPr>
          <w:t>parasanguinis</w:t>
        </w:r>
      </w:ins>
      <w:proofErr w:type="spellEnd"/>
      <w:del w:id="437" w:author="Portlock, Theo" w:date="2022-02-13T21:46:00Z">
        <w:r w:rsidRPr="001C4BD1" w:rsidDel="00D2754A">
          <w:rPr>
            <w:i/>
            <w:iCs/>
            <w:color w:val="000000"/>
          </w:rPr>
          <w:delText>Acidaminococcus intestini</w:delText>
        </w:r>
      </w:del>
      <w:r w:rsidRPr="001C4BD1">
        <w:rPr>
          <w:color w:val="000000"/>
        </w:rPr>
        <w:t xml:space="preserve"> and </w:t>
      </w:r>
      <w:del w:id="438" w:author="Portlock, Theo" w:date="2022-02-13T21:48:00Z">
        <w:r w:rsidRPr="001C4BD1" w:rsidDel="00D2754A">
          <w:rPr>
            <w:i/>
            <w:iCs/>
            <w:color w:val="000000"/>
          </w:rPr>
          <w:delText>Faecalibacterium prausnitzii</w:delText>
        </w:r>
      </w:del>
      <w:proofErr w:type="spellStart"/>
      <w:ins w:id="439" w:author="Portlock, Theo" w:date="2022-02-13T21:48:00Z">
        <w:r w:rsidR="00D2754A">
          <w:rPr>
            <w:i/>
            <w:iCs/>
            <w:color w:val="000000"/>
          </w:rPr>
          <w:t>Doria</w:t>
        </w:r>
        <w:proofErr w:type="spellEnd"/>
        <w:r w:rsidR="00D2754A">
          <w:rPr>
            <w:i/>
            <w:iCs/>
            <w:color w:val="000000"/>
          </w:rPr>
          <w:t xml:space="preserve"> </w:t>
        </w:r>
        <w:proofErr w:type="spellStart"/>
        <w:r w:rsidR="00D2754A">
          <w:rPr>
            <w:i/>
            <w:iCs/>
            <w:color w:val="000000"/>
          </w:rPr>
          <w:t>longecatena</w:t>
        </w:r>
        <w:proofErr w:type="spellEnd"/>
        <w:r w:rsidR="00D2754A">
          <w:rPr>
            <w:i/>
            <w:iCs/>
            <w:color w:val="000000"/>
          </w:rPr>
          <w:t xml:space="preserve"> 2</w:t>
        </w:r>
      </w:ins>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w:t>
      </w:r>
      <w:ins w:id="440" w:author="Microsoft Office User" w:date="2022-02-08T00:46:00Z">
        <w:r w:rsidR="004421C7">
          <w:rPr>
            <w:color w:val="000000"/>
          </w:rPr>
          <w:t>,</w:t>
        </w:r>
      </w:ins>
      <w:r w:rsidRPr="001C4BD1">
        <w:rPr>
          <w:color w:val="000000"/>
        </w:rPr>
        <w:t xml:space="preserve"> respectively.</w:t>
      </w:r>
    </w:p>
    <w:p w14:paraId="3CDF80D7" w14:textId="1C351B6D" w:rsidR="00964165" w:rsidRPr="001C4BD1" w:rsidRDefault="006247B9" w:rsidP="00A3654C">
      <w:pPr>
        <w:rPr>
          <w:bCs w:val="0"/>
        </w:rPr>
      </w:pPr>
      <w:ins w:id="441" w:author="Portlock, Theo" w:date="2022-02-14T21:44:00Z">
        <w:r>
          <w:rPr>
            <w:bCs w:val="0"/>
          </w:rPr>
          <w:t xml:space="preserve">Interestingly, </w:t>
        </w:r>
      </w:ins>
      <w:ins w:id="442" w:author="Portlock, Theo" w:date="2022-02-14T09:50:00Z">
        <w:r w:rsidR="00964165" w:rsidRPr="006247B9">
          <w:rPr>
            <w:bCs w:val="0"/>
            <w:i/>
            <w:iCs/>
            <w:rPrChange w:id="443" w:author="Portlock, Theo" w:date="2022-02-14T21:44:00Z">
              <w:rPr>
                <w:bCs w:val="0"/>
              </w:rPr>
            </w:rPrChange>
          </w:rPr>
          <w:t>C</w:t>
        </w:r>
      </w:ins>
      <w:ins w:id="444" w:author="Portlock, Theo" w:date="2022-02-14T21:44:00Z">
        <w:r w:rsidRPr="006247B9">
          <w:rPr>
            <w:bCs w:val="0"/>
            <w:i/>
            <w:iCs/>
            <w:rPrChange w:id="445" w:author="Portlock, Theo" w:date="2022-02-14T21:44:00Z">
              <w:rPr>
                <w:bCs w:val="0"/>
              </w:rPr>
            </w:rPrChange>
          </w:rPr>
          <w:t>lostridium</w:t>
        </w:r>
      </w:ins>
      <w:ins w:id="446" w:author="Portlock, Theo" w:date="2022-02-14T09:50:00Z">
        <w:r w:rsidR="00964165" w:rsidRPr="006247B9">
          <w:rPr>
            <w:bCs w:val="0"/>
            <w:i/>
            <w:iCs/>
            <w:rPrChange w:id="447" w:author="Portlock, Theo" w:date="2022-02-14T21:44:00Z">
              <w:rPr>
                <w:bCs w:val="0"/>
              </w:rPr>
            </w:rPrChange>
          </w:rPr>
          <w:t xml:space="preserve"> </w:t>
        </w:r>
        <w:proofErr w:type="spellStart"/>
        <w:r w:rsidR="00964165" w:rsidRPr="006247B9">
          <w:rPr>
            <w:bCs w:val="0"/>
            <w:i/>
            <w:iCs/>
            <w:rPrChange w:id="448" w:author="Portlock, Theo" w:date="2022-02-14T21:44:00Z">
              <w:rPr>
                <w:bCs w:val="0"/>
              </w:rPr>
            </w:rPrChange>
          </w:rPr>
          <w:t>asparagiforme</w:t>
        </w:r>
        <w:proofErr w:type="spellEnd"/>
        <w:r w:rsidR="00964165" w:rsidRPr="006247B9">
          <w:rPr>
            <w:bCs w:val="0"/>
            <w:i/>
            <w:iCs/>
            <w:rPrChange w:id="449" w:author="Portlock, Theo" w:date="2022-02-14T21:44:00Z">
              <w:rPr>
                <w:bCs w:val="0"/>
              </w:rPr>
            </w:rPrChange>
          </w:rPr>
          <w:t xml:space="preserve"> </w:t>
        </w:r>
      </w:ins>
      <w:ins w:id="450" w:author="Portlock, Theo" w:date="2022-02-14T21:45:00Z">
        <w:r>
          <w:rPr>
            <w:bCs w:val="0"/>
          </w:rPr>
          <w:t xml:space="preserve">had high directional mean absolute SHAP values </w:t>
        </w:r>
      </w:ins>
      <w:ins w:id="451" w:author="Portlock, Theo" w:date="2022-02-14T09:50:00Z">
        <w:r w:rsidR="00964165">
          <w:rPr>
            <w:bCs w:val="0"/>
          </w:rPr>
          <w:t>in</w:t>
        </w:r>
      </w:ins>
      <w:ins w:id="452" w:author="Portlock, Theo" w:date="2022-02-14T21:45:00Z">
        <w:r>
          <w:rPr>
            <w:bCs w:val="0"/>
          </w:rPr>
          <w:t xml:space="preserve"> models that predict</w:t>
        </w:r>
      </w:ins>
      <w:ins w:id="453" w:author="Portlock, Theo" w:date="2022-02-14T09:50:00Z">
        <w:r w:rsidR="00964165">
          <w:rPr>
            <w:bCs w:val="0"/>
          </w:rPr>
          <w:t xml:space="preserve"> multiple cancers (NSCLC, </w:t>
        </w:r>
      </w:ins>
      <w:ins w:id="454" w:author="Portlock, Theo" w:date="2022-02-14T09:52:00Z">
        <w:r w:rsidR="00964165">
          <w:rPr>
            <w:bCs w:val="0"/>
          </w:rPr>
          <w:t>melanoma,</w:t>
        </w:r>
      </w:ins>
      <w:ins w:id="455" w:author="Portlock, Theo" w:date="2022-02-14T09:50:00Z">
        <w:r w:rsidR="00964165">
          <w:rPr>
            <w:bCs w:val="0"/>
          </w:rPr>
          <w:t xml:space="preserve"> RCC</w:t>
        </w:r>
      </w:ins>
      <w:ins w:id="456" w:author="Portlock, Theo" w:date="2022-02-14T21:50:00Z">
        <w:r w:rsidR="0059453C">
          <w:rPr>
            <w:bCs w:val="0"/>
          </w:rPr>
          <w:t>, and partly CRC</w:t>
        </w:r>
      </w:ins>
      <w:ins w:id="457" w:author="Portlock, Theo" w:date="2022-02-14T09:50:00Z">
        <w:r w:rsidR="00964165">
          <w:rPr>
            <w:bCs w:val="0"/>
          </w:rPr>
          <w:t>)</w:t>
        </w:r>
      </w:ins>
      <w:ins w:id="458" w:author="Portlock, Theo" w:date="2022-02-14T21:45:00Z">
        <w:r>
          <w:rPr>
            <w:bCs w:val="0"/>
          </w:rPr>
          <w:t>. This species was</w:t>
        </w:r>
      </w:ins>
      <w:ins w:id="459" w:author="Portlock, Theo" w:date="2022-02-14T09:50:00Z">
        <w:r w:rsidR="00964165">
          <w:rPr>
            <w:bCs w:val="0"/>
          </w:rPr>
          <w:t xml:space="preserve"> also shown in </w:t>
        </w:r>
      </w:ins>
      <w:ins w:id="460" w:author="Portlock, Theo" w:date="2022-02-14T21:45:00Z">
        <w:r>
          <w:rPr>
            <w:bCs w:val="0"/>
          </w:rPr>
          <w:t>be previously enri</w:t>
        </w:r>
      </w:ins>
      <w:ins w:id="461" w:author="Portlock, Theo" w:date="2022-02-14T21:46:00Z">
        <w:r>
          <w:rPr>
            <w:bCs w:val="0"/>
          </w:rPr>
          <w:t xml:space="preserve">ched in </w:t>
        </w:r>
      </w:ins>
      <w:ins w:id="462" w:author="Portlock, Theo" w:date="2022-02-14T09:50:00Z">
        <w:r w:rsidR="00964165">
          <w:rPr>
            <w:bCs w:val="0"/>
          </w:rPr>
          <w:t>breast cancer</w:t>
        </w:r>
      </w:ins>
      <w:customXmlInsRangeStart w:id="463" w:author="Portlock, Theo" w:date="2022-02-14T21:47:00Z"/>
      <w:sdt>
        <w:sdtPr>
          <w:rPr>
            <w:bCs w:val="0"/>
            <w:color w:val="000000"/>
            <w:rPrChange w:id="464" w:author="Portlock, Theo" w:date="2022-02-14T21:49:00Z">
              <w:rPr>
                <w:bCs w:val="0"/>
              </w:rPr>
            </w:rPrChange>
          </w:rPr>
          <w:tag w:val="MENDELEY_CITATION_v3_eyJjaXRhdGlvbklEIjoiTUVOREVMRVlfQ0lUQVRJT05fYmUzZDk0Y2YtOWRmMi00NzllLTg3OTctNmNhNWQxNGFmMTgyIiwicHJvcGVydGllcyI6eyJub3RlSW5kZXgiOjB9LCJpc0VkaXRlZCI6ZmFsc2UsIm1hbnVhbE92ZXJyaWRlIjp7ImlzTWFudWFsbHlPdmVycmlkZGVuIjpmYWxzZSwiY2l0ZXByb2NUZXh0IjoiWzU5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efaultPlaceholder_-1854013440"/>
          </w:placeholder>
        </w:sdtPr>
        <w:sdtContent>
          <w:customXmlInsRangeEnd w:id="463"/>
          <w:ins w:id="465" w:author="Portlock, Theo" w:date="2022-02-14T21:49:00Z">
            <w:r w:rsidRPr="006247B9">
              <w:rPr>
                <w:bCs w:val="0"/>
                <w:color w:val="000000"/>
              </w:rPr>
              <w:t>[59]</w:t>
            </w:r>
          </w:ins>
          <w:customXmlInsRangeStart w:id="466" w:author="Portlock, Theo" w:date="2022-02-14T21:47:00Z"/>
        </w:sdtContent>
      </w:sdt>
      <w:customXmlInsRangeEnd w:id="466"/>
      <w:ins w:id="467" w:author="Portlock, Theo" w:date="2022-02-14T09:53:00Z">
        <w:r w:rsidR="00730748">
          <w:rPr>
            <w:bCs w:val="0"/>
          </w:rPr>
          <w:t xml:space="preserve">. </w:t>
        </w:r>
      </w:ins>
      <w:ins w:id="468" w:author="Portlock, Theo" w:date="2022-02-14T21:46:00Z">
        <w:r>
          <w:rPr>
            <w:bCs w:val="0"/>
          </w:rPr>
          <w:t xml:space="preserve">The species was </w:t>
        </w:r>
      </w:ins>
      <w:ins w:id="469" w:author="Portlock, Theo" w:date="2022-02-14T21:47:00Z">
        <w:r>
          <w:rPr>
            <w:bCs w:val="0"/>
          </w:rPr>
          <w:t xml:space="preserve">also predictive of </w:t>
        </w:r>
      </w:ins>
      <w:ins w:id="470" w:author="Portlock, Theo" w:date="2022-02-14T09:53:00Z">
        <w:r w:rsidR="00730748">
          <w:rPr>
            <w:bCs w:val="0"/>
          </w:rPr>
          <w:t xml:space="preserve">ME/CFS – a condition that </w:t>
        </w:r>
      </w:ins>
      <w:ins w:id="471" w:author="Portlock, Theo" w:date="2022-02-14T21:48:00Z">
        <w:r>
          <w:rPr>
            <w:bCs w:val="0"/>
          </w:rPr>
          <w:t xml:space="preserve">has </w:t>
        </w:r>
      </w:ins>
      <w:ins w:id="472" w:author="Portlock, Theo" w:date="2022-02-14T21:49:00Z">
        <w:r>
          <w:rPr>
            <w:bCs w:val="0"/>
          </w:rPr>
          <w:t>been linked immunologically with</w:t>
        </w:r>
      </w:ins>
      <w:ins w:id="473" w:author="Portlock, Theo" w:date="2022-02-14T09:53:00Z">
        <w:r w:rsidR="00730748">
          <w:rPr>
            <w:bCs w:val="0"/>
          </w:rPr>
          <w:t xml:space="preserve"> cancer</w:t>
        </w:r>
      </w:ins>
      <w:ins w:id="474" w:author="Portlock, Theo" w:date="2022-02-14T21:49:00Z">
        <w:r>
          <w:rPr>
            <w:bCs w:val="0"/>
          </w:rPr>
          <w:t xml:space="preserve"> </w:t>
        </w:r>
      </w:ins>
      <w:customXmlInsRangeStart w:id="475" w:author="Portlock, Theo" w:date="2022-02-14T21:49:00Z"/>
      <w:sdt>
        <w:sdtPr>
          <w:rPr>
            <w:bCs w:val="0"/>
            <w:color w:val="000000"/>
            <w:rPrChange w:id="476" w:author="Portlock, Theo" w:date="2022-02-14T21:49:00Z">
              <w:rPr>
                <w:bCs w:val="0"/>
              </w:rPr>
            </w:rPrChange>
          </w:rPr>
          <w:tag w:val="MENDELEY_CITATION_v3_eyJjaXRhdGlvbklEIjoiTUVOREVMRVlfQ0lUQVRJT05fODBlMDRjMDMtNzY5OS00ZTcyLWI4ZjctZjQyMDI0NTdhZWY3IiwicHJvcGVydGllcyI6eyJub3RlSW5kZXgiOjB9LCJpc0VkaXRlZCI6ZmFsc2UsIm1hbnVhbE92ZXJyaWRlIjp7ImlzTWFudWFsbHlPdmVycmlkZGVuIjpmYWxzZSwiY2l0ZXByb2NUZXh0IjoiWzYw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efaultPlaceholder_-1854013440"/>
          </w:placeholder>
        </w:sdtPr>
        <w:sdtContent>
          <w:customXmlInsRangeEnd w:id="475"/>
          <w:ins w:id="477" w:author="Portlock, Theo" w:date="2022-02-14T21:49:00Z">
            <w:r w:rsidRPr="006247B9">
              <w:rPr>
                <w:bCs w:val="0"/>
                <w:color w:val="000000"/>
              </w:rPr>
              <w:t>[60]</w:t>
            </w:r>
          </w:ins>
          <w:customXmlInsRangeStart w:id="478" w:author="Portlock, Theo" w:date="2022-02-14T21:49:00Z"/>
        </w:sdtContent>
      </w:sdt>
      <w:customXmlInsRangeEnd w:id="478"/>
      <w:ins w:id="479" w:author="Portlock, Theo" w:date="2022-02-14T09:53:00Z">
        <w:r w:rsidR="00730748">
          <w:rPr>
            <w:bCs w:val="0"/>
          </w:rPr>
          <w:t xml:space="preserve">. </w:t>
        </w:r>
      </w:ins>
    </w:p>
    <w:p w14:paraId="3BEEEA9E" w14:textId="6DD613F2" w:rsidR="003C1C32" w:rsidRPr="003162B1" w:rsidRDefault="0C22591A" w:rsidP="00C63252">
      <w:pPr>
        <w:pStyle w:val="Heading1"/>
        <w:numPr>
          <w:ilvl w:val="0"/>
          <w:numId w:val="0"/>
        </w:numPr>
        <w:ind w:left="357" w:hanging="357"/>
      </w:pPr>
      <w:r w:rsidRPr="003162B1">
        <w:t>Discussion</w:t>
      </w:r>
    </w:p>
    <w:p w14:paraId="1ADEC17E" w14:textId="1885E976" w:rsidR="00B429E3" w:rsidRPr="001C4BD1" w:rsidRDefault="00203A14" w:rsidP="00B74686">
      <w:r w:rsidRPr="001C4BD1">
        <w:t xml:space="preserve">One of the </w:t>
      </w:r>
      <w:del w:id="480" w:author="Stanislav Ehrlich" w:date="2022-02-11T11:33:00Z">
        <w:r w:rsidRPr="001C4BD1" w:rsidDel="00F571C6">
          <w:delText xml:space="preserve">most </w:delText>
        </w:r>
      </w:del>
      <w:ins w:id="481" w:author="Microsoft Office User" w:date="2022-02-08T00:46:00Z">
        <w:r w:rsidR="004421C7">
          <w:t>urgent</w:t>
        </w:r>
      </w:ins>
      <w:del w:id="482"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3" w:author="Microsoft Office User" w:date="2022-02-08T01:09:00Z">
        <w:r w:rsidR="00574411" w:rsidRPr="001C4BD1" w:rsidDel="00441782">
          <w:delText>analyzing</w:delText>
        </w:r>
      </w:del>
      <w:ins w:id="484" w:author="Microsoft Office User" w:date="2022-02-08T01:09:00Z">
        <w:r w:rsidR="00441782" w:rsidRPr="001C4BD1">
          <w:t>analysing</w:t>
        </w:r>
      </w:ins>
      <w:r w:rsidR="00574411" w:rsidRPr="001C4BD1">
        <w:t xml:space="preserve"> data </w:t>
      </w:r>
      <w:del w:id="485" w:author="Stanislav Ehrlich" w:date="2022-02-11T11:33:00Z">
        <w:r w:rsidR="00574411" w:rsidRPr="001C4BD1" w:rsidDel="00F571C6">
          <w:delText xml:space="preserve">for </w:delText>
        </w:r>
      </w:del>
      <w:ins w:id="486"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7" w:author="Microsoft Office User" w:date="2022-02-08T00:46:00Z">
        <w:r w:rsidR="004421C7">
          <w:t>We</w:t>
        </w:r>
      </w:ins>
      <w:del w:id="488" w:author="Microsoft Office User" w:date="2022-02-08T00:46:00Z">
        <w:r w:rsidR="00574411" w:rsidRPr="001C4BD1" w:rsidDel="004421C7">
          <w:delText>Here, w</w:delText>
        </w:r>
        <w:r w:rsidR="0027317D" w:rsidRPr="001C4BD1" w:rsidDel="004421C7">
          <w:delText>e</w:delText>
        </w:r>
      </w:del>
      <w:r w:rsidR="004C6B87" w:rsidRPr="001C4BD1">
        <w:t xml:space="preserve"> </w:t>
      </w:r>
      <w:del w:id="489"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90" w:name="_Hlk34215145"/>
      <w:r w:rsidR="0027317D" w:rsidRPr="001C4BD1">
        <w:t>(http://microbiomeatlas.</w:t>
      </w:r>
      <w:r w:rsidR="00557855" w:rsidRPr="001C4BD1">
        <w:t>org</w:t>
      </w:r>
      <w:r w:rsidR="00E403DA" w:rsidRPr="001C4BD1">
        <w:t>)</w:t>
      </w:r>
      <w:bookmarkEnd w:id="490"/>
      <w:r w:rsidR="00E403DA" w:rsidRPr="001C4BD1">
        <w:t xml:space="preserve">. </w:t>
      </w:r>
      <w:r w:rsidR="00AC6C0F" w:rsidRPr="001C4BD1">
        <w:t xml:space="preserve">This tool allows for </w:t>
      </w:r>
      <w:ins w:id="491" w:author="Microsoft Office User" w:date="2022-02-08T00:47:00Z">
        <w:r w:rsidR="004421C7">
          <w:t>integrating</w:t>
        </w:r>
      </w:ins>
      <w:del w:id="492"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w:t>
      </w:r>
      <w:ins w:id="493"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4" w:author="Microsoft Office User" w:date="2022-02-08T00:47:00Z">
        <w:r w:rsidR="004421C7">
          <w:t>. A</w:t>
        </w:r>
      </w:ins>
      <w:del w:id="495"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in predicting those diseases using a random forest classification model</w:t>
      </w:r>
      <w:r w:rsidR="00B429E3" w:rsidRPr="001C4BD1">
        <w:t>.</w:t>
      </w:r>
    </w:p>
    <w:p w14:paraId="56E37179" w14:textId="6C3BEF79" w:rsidR="00666A3B" w:rsidRDefault="004C251B" w:rsidP="00B74686">
      <w:pPr>
        <w:rPr>
          <w:ins w:id="496"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ins w:id="497" w:author="Portlock, Theo" w:date="2022-02-14T21:49:00Z">
            <w:r w:rsidR="006247B9" w:rsidRPr="006247B9">
              <w:rPr>
                <w:color w:val="000000"/>
              </w:rPr>
              <w:t>6]</w:t>
            </w:r>
          </w:ins>
          <w:del w:id="498" w:author="Portlock, Theo" w:date="2022-02-11T16:09:00Z">
            <w:r w:rsidR="003400E0" w:rsidRPr="006247B9"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499" w:author="Microsoft Office User" w:date="2022-02-08T00:48:00Z">
        <w:r w:rsidR="00502166" w:rsidRPr="001C4BD1" w:rsidDel="004421C7">
          <w:delText xml:space="preserve">the </w:delText>
        </w:r>
      </w:del>
      <w:ins w:id="500" w:author="Microsoft Office User" w:date="2022-02-08T00:48:00Z">
        <w:r w:rsidR="004421C7">
          <w:t>patient</w:t>
        </w:r>
        <w:r w:rsidR="004421C7" w:rsidRPr="001C4BD1">
          <w:t xml:space="preserve"> </w:t>
        </w:r>
      </w:ins>
      <w:r w:rsidR="00502166" w:rsidRPr="001C4BD1">
        <w:t xml:space="preserve">stratification </w:t>
      </w:r>
      <w:del w:id="501" w:author="Microsoft Office User" w:date="2022-02-08T00:48:00Z">
        <w:r w:rsidR="00502166" w:rsidRPr="001C4BD1" w:rsidDel="004421C7">
          <w:delText xml:space="preserve">of patients </w:delText>
        </w:r>
      </w:del>
      <w:r w:rsidR="00502166" w:rsidRPr="001C4BD1">
        <w:t xml:space="preserve">or </w:t>
      </w:r>
      <w:del w:id="502" w:author="Microsoft Office User" w:date="2022-02-08T00:48:00Z">
        <w:r w:rsidR="004C6B87" w:rsidRPr="001C4BD1" w:rsidDel="004421C7">
          <w:delText xml:space="preserve">for </w:delText>
        </w:r>
      </w:del>
      <w:r w:rsidR="00502166" w:rsidRPr="001C4BD1">
        <w:t>designing intervention studies</w:t>
      </w:r>
      <w:r w:rsidR="002B785F" w:rsidRPr="001C4BD1">
        <w:t>.</w:t>
      </w:r>
      <w:del w:id="503" w:author="Portlock, Theo" w:date="2022-02-11T14:07:00Z">
        <w:r w:rsidRPr="001C4BD1" w:rsidDel="00E63B78">
          <w:delText xml:space="preserve"> </w:delText>
        </w:r>
        <w:commentRangeStart w:id="504"/>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4"/>
        <w:r w:rsidR="003A25ED" w:rsidDel="00E63B78">
          <w:rPr>
            <w:rStyle w:val="CommentReference"/>
            <w:rFonts w:eastAsiaTheme="minorEastAsia"/>
            <w:lang w:val="en-US" w:eastAsia="ko-KR"/>
          </w:rPr>
          <w:commentReference w:id="504"/>
        </w:r>
      </w:del>
      <w:ins w:id="505" w:author="Portlock, Theo" w:date="2022-02-11T14:07:00Z">
        <w:r w:rsidR="00E63B78">
          <w:rPr>
            <w:color w:val="1D1C1D"/>
            <w:shd w:val="clear" w:color="auto" w:fill="FFFFFF"/>
          </w:rPr>
          <w:t xml:space="preserve"> </w:t>
        </w:r>
      </w:ins>
      <w:ins w:id="506" w:author="Portlock, Theo" w:date="2022-02-11T14:01:00Z">
        <w:r w:rsidR="00B71584">
          <w:rPr>
            <w:color w:val="1D1C1D"/>
            <w:shd w:val="clear" w:color="auto" w:fill="FFFFFF"/>
          </w:rPr>
          <w:t>Beyond previous observations, we find there are</w:t>
        </w:r>
      </w:ins>
      <w:ins w:id="507" w:author="Portlock, Theo" w:date="2022-02-11T14:04:00Z">
        <w:r w:rsidR="00B71584">
          <w:rPr>
            <w:color w:val="1D1C1D"/>
            <w:shd w:val="clear" w:color="auto" w:fill="FFFFFF"/>
          </w:rPr>
          <w:t xml:space="preserve"> distinctions </w:t>
        </w:r>
      </w:ins>
      <w:ins w:id="508" w:author="Portlock, Theo" w:date="2022-02-11T14:09:00Z">
        <w:r w:rsidR="00E63B78">
          <w:rPr>
            <w:color w:val="1D1C1D"/>
            <w:shd w:val="clear" w:color="auto" w:fill="FFFFFF"/>
          </w:rPr>
          <w:t xml:space="preserve">in </w:t>
        </w:r>
      </w:ins>
      <w:ins w:id="509" w:author="Portlock, Theo" w:date="2022-02-11T14:04:00Z">
        <w:r w:rsidR="00B71584">
          <w:rPr>
            <w:color w:val="1D1C1D"/>
            <w:shd w:val="clear" w:color="auto" w:fill="FFFFFF"/>
          </w:rPr>
          <w:lastRenderedPageBreak/>
          <w:t>functions</w:t>
        </w:r>
      </w:ins>
      <w:ins w:id="510" w:author="Portlock, Theo" w:date="2022-02-11T14:01:00Z">
        <w:r w:rsidR="00B71584">
          <w:rPr>
            <w:color w:val="1D1C1D"/>
            <w:shd w:val="clear" w:color="auto" w:fill="FFFFFF"/>
          </w:rPr>
          <w:t xml:space="preserve"> enr</w:t>
        </w:r>
      </w:ins>
      <w:ins w:id="511" w:author="Portlock, Theo" w:date="2022-02-11T14:03:00Z">
        <w:r w:rsidR="00B71584">
          <w:rPr>
            <w:color w:val="1D1C1D"/>
            <w:shd w:val="clear" w:color="auto" w:fill="FFFFFF"/>
          </w:rPr>
          <w:t xml:space="preserve">iched </w:t>
        </w:r>
      </w:ins>
      <w:ins w:id="512" w:author="Portlock, Theo" w:date="2022-02-11T14:04:00Z">
        <w:r w:rsidR="00B71584">
          <w:rPr>
            <w:color w:val="1D1C1D"/>
            <w:shd w:val="clear" w:color="auto" w:fill="FFFFFF"/>
          </w:rPr>
          <w:t xml:space="preserve">in westernized </w:t>
        </w:r>
      </w:ins>
      <w:ins w:id="513" w:author="Portlock, Theo" w:date="2022-02-11T14:07:00Z">
        <w:r w:rsidR="00E63B78">
          <w:rPr>
            <w:color w:val="1D1C1D"/>
            <w:shd w:val="clear" w:color="auto" w:fill="FFFFFF"/>
          </w:rPr>
          <w:t>and non</w:t>
        </w:r>
      </w:ins>
      <w:ins w:id="514" w:author="Portlock, Theo" w:date="2022-02-11T14:08:00Z">
        <w:r w:rsidR="00E63B78">
          <w:rPr>
            <w:color w:val="1D1C1D"/>
            <w:shd w:val="clear" w:color="auto" w:fill="FFFFFF"/>
          </w:rPr>
          <w:t xml:space="preserve">-westernized </w:t>
        </w:r>
      </w:ins>
      <w:ins w:id="515" w:author="Portlock, Theo" w:date="2022-02-11T14:04:00Z">
        <w:r w:rsidR="00B71584">
          <w:rPr>
            <w:color w:val="1D1C1D"/>
            <w:shd w:val="clear" w:color="auto" w:fill="FFFFFF"/>
          </w:rPr>
          <w:t xml:space="preserve">countries </w:t>
        </w:r>
      </w:ins>
      <w:ins w:id="516" w:author="Portlock, Theo" w:date="2022-02-11T14:05:00Z">
        <w:r w:rsidR="00B71584">
          <w:rPr>
            <w:color w:val="1D1C1D"/>
            <w:shd w:val="clear" w:color="auto" w:fill="FFFFFF"/>
          </w:rPr>
          <w:t>i</w:t>
        </w:r>
      </w:ins>
      <w:ins w:id="517" w:author="Portlock, Theo" w:date="2022-02-11T14:04:00Z">
        <w:r w:rsidR="00B71584">
          <w:rPr>
            <w:color w:val="1D1C1D"/>
            <w:shd w:val="clear" w:color="auto" w:fill="FFFFFF"/>
          </w:rPr>
          <w:t>nclud</w:t>
        </w:r>
      </w:ins>
      <w:ins w:id="518" w:author="Portlock, Theo" w:date="2022-02-11T14:05:00Z">
        <w:r w:rsidR="00B71584">
          <w:rPr>
            <w:color w:val="1D1C1D"/>
            <w:shd w:val="clear" w:color="auto" w:fill="FFFFFF"/>
          </w:rPr>
          <w:t>ing</w:t>
        </w:r>
      </w:ins>
      <w:ins w:id="519" w:author="Portlock, Theo" w:date="2022-02-11T14:04:00Z">
        <w:r w:rsidR="00B71584">
          <w:rPr>
            <w:color w:val="1D1C1D"/>
            <w:shd w:val="clear" w:color="auto" w:fill="FFFFFF"/>
          </w:rPr>
          <w:t xml:space="preserve"> resistance to vanc</w:t>
        </w:r>
      </w:ins>
      <w:ins w:id="520" w:author="Portlock, Theo" w:date="2022-02-11T14:05:00Z">
        <w:r w:rsidR="00B71584">
          <w:rPr>
            <w:color w:val="1D1C1D"/>
            <w:shd w:val="clear" w:color="auto" w:fill="FFFFFF"/>
          </w:rPr>
          <w:t xml:space="preserve">omycin and </w:t>
        </w:r>
      </w:ins>
      <w:ins w:id="521" w:author="Portlock, Theo" w:date="2022-02-11T14:07:00Z">
        <w:r w:rsidR="00E63B78">
          <w:rPr>
            <w:color w:val="1D1C1D"/>
            <w:shd w:val="clear" w:color="auto" w:fill="FFFFFF"/>
          </w:rPr>
          <w:t>tetracycline</w:t>
        </w:r>
      </w:ins>
      <w:ins w:id="522"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3" w:author="Portlock, Theo" w:date="2022-02-11T14:05:00Z"/>
          <w:b/>
        </w:rPr>
      </w:pPr>
    </w:p>
    <w:p w14:paraId="0BE2E622" w14:textId="6C67CCE1"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4"/>
      <w:commentRangeStart w:id="525"/>
      <w:del w:id="526" w:author="Stanislav Ehrlich" w:date="2022-02-11T11:35:00Z">
        <w:r w:rsidRPr="001C4BD1" w:rsidDel="001F3BD1">
          <w:delText xml:space="preserve">high species </w:delText>
        </w:r>
      </w:del>
      <w:ins w:id="527" w:author="Portlock, Theo" w:date="2022-02-11T14:12:00Z">
        <w:r w:rsidR="00E63B78">
          <w:t xml:space="preserve">high effect size </w:t>
        </w:r>
      </w:ins>
      <w:del w:id="528" w:author="Portlock, Theo" w:date="2022-02-11T14:12:00Z">
        <w:r w:rsidRPr="001C4BD1" w:rsidDel="00E63B78">
          <w:delText>enrichment</w:delText>
        </w:r>
        <w:commentRangeEnd w:id="524"/>
        <w:r w:rsidR="0038313A" w:rsidDel="00E63B78">
          <w:rPr>
            <w:rStyle w:val="CommentReference"/>
            <w:rFonts w:eastAsiaTheme="minorEastAsia"/>
            <w:lang w:val="en-US" w:eastAsia="ko-KR"/>
          </w:rPr>
          <w:commentReference w:id="524"/>
        </w:r>
      </w:del>
      <w:commentRangeEnd w:id="525"/>
      <w:r w:rsidR="007554BB">
        <w:rPr>
          <w:rStyle w:val="CommentReference"/>
          <w:rFonts w:eastAsiaTheme="minorEastAsia"/>
          <w:lang w:val="en-US" w:eastAsia="ko-KR"/>
        </w:rPr>
        <w:commentReference w:id="525"/>
      </w:r>
      <w:ins w:id="529" w:author="Stanislav Ehrlich" w:date="2022-02-11T11:35:00Z">
        <w:del w:id="530" w:author="Portlock, Theo" w:date="2022-02-11T14:12:00Z">
          <w:r w:rsidR="001F3BD1" w:rsidDel="00E63B78">
            <w:delText xml:space="preserve"> </w:delText>
          </w:r>
        </w:del>
        <w:r w:rsidR="00F52EDA">
          <w:t xml:space="preserve">of </w:t>
        </w:r>
        <w:del w:id="531" w:author="Portlock, Theo" w:date="2022-02-11T14:12:00Z">
          <w:r w:rsidR="00F52EDA" w:rsidDel="00E63B78">
            <w:delText>numerous</w:delText>
          </w:r>
        </w:del>
      </w:ins>
      <w:ins w:id="532" w:author="Portlock, Theo" w:date="2022-02-11T14:12:00Z">
        <w:r w:rsidR="00E63B78">
          <w:t>many</w:t>
        </w:r>
      </w:ins>
      <w:ins w:id="533" w:author="Stanislav Ehrlich" w:date="2022-02-11T11:35:00Z">
        <w:r w:rsidR="00F52EDA">
          <w:t xml:space="preserve"> species</w:t>
        </w:r>
      </w:ins>
      <w:ins w:id="534"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V0sIFs2Ml0iLCJtYW51YWxPdmVycmlkZVRleHQiOiIifX0="/>
          <w:id w:val="1690283333"/>
          <w:placeholder>
            <w:docPart w:val="DefaultPlaceholder_-1854013440"/>
          </w:placeholder>
        </w:sdtPr>
        <w:sdtEndPr/>
        <w:sdtContent>
          <w:ins w:id="535" w:author="Portlock, Theo" w:date="2022-02-14T21:49:00Z">
            <w:r w:rsidR="006247B9" w:rsidRPr="006247B9">
              <w:rPr>
                <w:color w:val="000000"/>
              </w:rPr>
              <w:t>[61], [62]</w:t>
            </w:r>
          </w:ins>
          <w:del w:id="536" w:author="Portlock, Theo" w:date="2022-02-11T16:09:00Z">
            <w:r w:rsidR="003400E0" w:rsidRPr="006247B9"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13igJNbNjVdIiwibWFudWFsT3ZlcnJpZGVUZXh0IjoiIn19"/>
          <w:id w:val="650366457"/>
          <w:placeholder>
            <w:docPart w:val="DefaultPlaceholder_-1854013440"/>
          </w:placeholder>
        </w:sdtPr>
        <w:sdtEndPr/>
        <w:sdtContent>
          <w:ins w:id="537" w:author="Portlock, Theo" w:date="2022-02-14T21:49:00Z">
            <w:r w:rsidR="006247B9" w:rsidRPr="006247B9">
              <w:rPr>
                <w:color w:val="000000"/>
              </w:rPr>
              <w:t>[63]–[65]</w:t>
            </w:r>
          </w:ins>
          <w:del w:id="538" w:author="Portlock, Theo" w:date="2022-02-11T16:09:00Z">
            <w:r w:rsidR="003400E0" w:rsidRPr="006247B9" w:rsidDel="007D2D38">
              <w:rPr>
                <w:color w:val="000000"/>
              </w:rPr>
              <w:delText>[54]–[56]</w:delText>
            </w:r>
          </w:del>
        </w:sdtContent>
      </w:sdt>
      <w:r w:rsidRPr="001C4BD1">
        <w:t>).</w:t>
      </w:r>
    </w:p>
    <w:p w14:paraId="24428A0A" w14:textId="1E303E7B" w:rsidR="00AC6C0F" w:rsidRPr="001C4BD1" w:rsidRDefault="59AC96BE" w:rsidP="00B74686">
      <w:r w:rsidRPr="001C4BD1">
        <w:t>The loss of species actively contributing to maintain</w:t>
      </w:r>
      <w:ins w:id="539"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0"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l0iLCJtYW51YWxPdmVycmlkZVRleHQiOiIifX0="/>
          <w:id w:val="1410107429"/>
          <w:placeholder>
            <w:docPart w:val="DefaultPlaceholder_-1854013440"/>
          </w:placeholder>
        </w:sdtPr>
        <w:sdtEndPr/>
        <w:sdtContent>
          <w:ins w:id="541" w:author="Portlock, Theo" w:date="2022-02-14T21:49:00Z">
            <w:r w:rsidR="006247B9" w:rsidRPr="006247B9">
              <w:rPr>
                <w:color w:val="000000"/>
              </w:rPr>
              <w:t>[66]</w:t>
            </w:r>
          </w:ins>
          <w:del w:id="542" w:author="Portlock, Theo" w:date="2022-02-11T16:09:00Z">
            <w:r w:rsidR="003400E0" w:rsidRPr="006247B9" w:rsidDel="007D2D38">
              <w:rPr>
                <w:color w:val="000000"/>
              </w:rPr>
              <w:delText>[57]</w:delText>
            </w:r>
          </w:del>
        </w:sdtContent>
      </w:sdt>
      <w:r w:rsidRPr="001C4BD1">
        <w:t xml:space="preserve">. Conversely, some </w:t>
      </w:r>
      <w:del w:id="543"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44"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10sIFs2OF0iLCJtYW51YWxPdmVycmlkZVRleHQiOiIifX0="/>
          <w:id w:val="933800040"/>
          <w:placeholder>
            <w:docPart w:val="DefaultPlaceholder_-1854013440"/>
          </w:placeholder>
        </w:sdtPr>
        <w:sdtEndPr/>
        <w:sdtContent>
          <w:ins w:id="545" w:author="Portlock, Theo" w:date="2022-02-14T21:49:00Z">
            <w:r w:rsidR="006247B9" w:rsidRPr="006247B9">
              <w:rPr>
                <w:color w:val="000000"/>
              </w:rPr>
              <w:t>[67], [68]</w:t>
            </w:r>
          </w:ins>
          <w:del w:id="546" w:author="Portlock, Theo" w:date="2022-02-11T16:09:00Z">
            <w:r w:rsidR="003400E0" w:rsidRPr="006247B9" w:rsidDel="007D2D38">
              <w:rPr>
                <w:color w:val="000000"/>
              </w:rPr>
              <w:delText>[58], [59]</w:delText>
            </w:r>
          </w:del>
        </w:sdtContent>
      </w:sdt>
      <w:r w:rsidRPr="001C4BD1">
        <w:t>.</w:t>
      </w:r>
      <w:r w:rsidR="00707625" w:rsidRPr="001C4BD1">
        <w:t xml:space="preserve"> </w:t>
      </w:r>
      <w:commentRangeStart w:id="547"/>
      <w:commentRangeStart w:id="548"/>
      <w:r w:rsidR="00707625" w:rsidRPr="001C4BD1">
        <w:t>However,</w:t>
      </w:r>
      <w:ins w:id="549" w:author="Portlock, Theo" w:date="2022-02-11T14:20:00Z">
        <w:r w:rsidR="007D5F73">
          <w:t xml:space="preserve"> although</w:t>
        </w:r>
      </w:ins>
      <w:r w:rsidR="00707625" w:rsidRPr="001C4BD1">
        <w:t xml:space="preserve"> here we </w:t>
      </w:r>
      <w:del w:id="550" w:author="Microsoft Office User" w:date="2022-02-08T00:49:00Z">
        <w:r w:rsidR="00707625" w:rsidRPr="001C4BD1" w:rsidDel="004421C7">
          <w:delText xml:space="preserve">do </w:delText>
        </w:r>
      </w:del>
      <w:ins w:id="551" w:author="Microsoft Office User" w:date="2022-02-08T00:49:00Z">
        <w:del w:id="552" w:author="Portlock, Theo" w:date="2022-02-11T14:21:00Z">
          <w:r w:rsidR="004421C7" w:rsidDel="007D5F73">
            <w:delText>have</w:delText>
          </w:r>
          <w:r w:rsidR="004421C7" w:rsidRPr="001C4BD1" w:rsidDel="007D5F73">
            <w:delText xml:space="preserve"> </w:delText>
          </w:r>
        </w:del>
      </w:ins>
      <w:ins w:id="553" w:author="Portlock, Theo" w:date="2022-02-11T14:21:00Z">
        <w:r w:rsidR="007D5F73">
          <w:t>have</w:t>
        </w:r>
      </w:ins>
      <w:del w:id="554" w:author="Portlock, Theo" w:date="2022-02-11T14:21:00Z">
        <w:r w:rsidR="00707625" w:rsidRPr="001C4BD1" w:rsidDel="007D5F73">
          <w:delText>not</w:delText>
        </w:r>
      </w:del>
      <w:r w:rsidR="00707625" w:rsidRPr="001C4BD1">
        <w:t xml:space="preserve"> </w:t>
      </w:r>
      <w:ins w:id="555" w:author="Microsoft Office User" w:date="2022-02-08T00:50:00Z">
        <w:r w:rsidR="004421C7">
          <w:t>found</w:t>
        </w:r>
      </w:ins>
      <w:del w:id="556" w:author="Microsoft Office User" w:date="2022-02-08T00:50:00Z">
        <w:r w:rsidR="00707625" w:rsidRPr="001C4BD1" w:rsidDel="004421C7">
          <w:delText>find</w:delText>
        </w:r>
      </w:del>
      <w:r w:rsidR="00707625" w:rsidRPr="001C4BD1">
        <w:t xml:space="preserve"> a similar link between this species and CRC</w:t>
      </w:r>
      <w:ins w:id="557" w:author="Portlock, Theo" w:date="2022-02-11T14:21:00Z">
        <w:r w:rsidR="007D5F73">
          <w:t xml:space="preserve"> using ES calculation, we do not see the same link</w:t>
        </w:r>
      </w:ins>
      <w:ins w:id="558" w:author="Portlock, Theo" w:date="2022-02-11T14:20:00Z">
        <w:r w:rsidR="007D5F73">
          <w:t xml:space="preserve"> using a random forest predictive model</w:t>
        </w:r>
      </w:ins>
      <w:r w:rsidR="00707625" w:rsidRPr="001C4BD1">
        <w:t>.</w:t>
      </w:r>
      <w:r w:rsidRPr="001C4BD1">
        <w:t xml:space="preserve"> </w:t>
      </w:r>
      <w:commentRangeEnd w:id="547"/>
      <w:r w:rsidR="0038313A">
        <w:rPr>
          <w:rStyle w:val="CommentReference"/>
          <w:rFonts w:eastAsiaTheme="minorEastAsia"/>
          <w:lang w:val="en-US" w:eastAsia="ko-KR"/>
        </w:rPr>
        <w:commentReference w:id="547"/>
      </w:r>
      <w:commentRangeEnd w:id="548"/>
      <w:r w:rsidR="007D5F73">
        <w:rPr>
          <w:rStyle w:val="CommentReference"/>
          <w:rFonts w:eastAsiaTheme="minorEastAsia"/>
          <w:lang w:val="en-US" w:eastAsia="ko-KR"/>
        </w:rPr>
        <w:commentReference w:id="548"/>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5XSIsIm1hbnVhbE92ZXJyaWRlVGV4dCI6IiJ9fQ=="/>
          <w:id w:val="1950943321"/>
          <w:placeholder>
            <w:docPart w:val="DefaultPlaceholder_-1854013440"/>
          </w:placeholder>
        </w:sdtPr>
        <w:sdtEndPr/>
        <w:sdtContent>
          <w:ins w:id="559" w:author="Portlock, Theo" w:date="2022-02-14T21:49:00Z">
            <w:r w:rsidR="006247B9" w:rsidRPr="006247B9">
              <w:rPr>
                <w:color w:val="000000"/>
              </w:rPr>
              <w:t>[69]</w:t>
            </w:r>
          </w:ins>
          <w:del w:id="560" w:author="Portlock, Theo" w:date="2022-02-11T16:09:00Z">
            <w:r w:rsidR="003400E0" w:rsidRPr="006247B9"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61"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62"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w:t>
      </w:r>
      <w:r w:rsidR="002A372C" w:rsidRPr="001C4BD1">
        <w:lastRenderedPageBreak/>
        <w:t xml:space="preserve">depleted in disease states are more commonly associated with the oral cavity. </w:t>
      </w:r>
      <w:del w:id="563"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64"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65" w:author="Edwards, Lindsey" w:date="2022-02-09T00:04:00Z">
            <w:rPr/>
          </w:rPrChange>
        </w:rPr>
        <w:t>streptococci</w:t>
      </w:r>
      <w:r w:rsidR="002A372C" w:rsidRPr="001C4BD1">
        <w:t xml:space="preserve"> – a diverse group that has members </w:t>
      </w:r>
      <w:del w:id="566" w:author="Portlock, Theo" w:date="2022-02-11T14:30:00Z">
        <w:r w:rsidR="002A372C" w:rsidRPr="001C4BD1" w:rsidDel="009124E4">
          <w:delText xml:space="preserve">who have been </w:delText>
        </w:r>
      </w:del>
      <w:r w:rsidR="002A372C" w:rsidRPr="001C4BD1">
        <w:t>associated with disease and poly</w:t>
      </w:r>
      <w:del w:id="567" w:author="Edwards, Lindsey" w:date="2022-02-09T00:04:00Z">
        <w:r w:rsidR="002A372C" w:rsidRPr="001C4BD1" w:rsidDel="00386968">
          <w:delText xml:space="preserve"> </w:delText>
        </w:r>
      </w:del>
      <w:r w:rsidR="002A372C" w:rsidRPr="001C4BD1">
        <w:t>microbial infection (</w:t>
      </w:r>
      <w:r w:rsidR="002A372C" w:rsidRPr="00386968">
        <w:rPr>
          <w:i/>
          <w:iCs/>
          <w:rPrChange w:id="568"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w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ins w:id="569" w:author="Portlock, Theo" w:date="2022-02-14T21:49:00Z">
            <w:r w:rsidR="006247B9" w:rsidRPr="006247B9">
              <w:rPr>
                <w:color w:val="000000"/>
              </w:rPr>
              <w:t>[70]</w:t>
            </w:r>
          </w:ins>
          <w:del w:id="570" w:author="Portlock, Theo" w:date="2022-02-11T16:09:00Z">
            <w:r w:rsidR="003400E0" w:rsidRPr="006247B9"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71"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F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ins w:id="572" w:author="Portlock, Theo" w:date="2022-02-14T21:49:00Z">
            <w:r w:rsidR="006247B9" w:rsidRPr="006247B9">
              <w:rPr>
                <w:color w:val="000000"/>
              </w:rPr>
              <w:t>[62], [63]</w:t>
            </w:r>
          </w:ins>
          <w:del w:id="573" w:author="Portlock, Theo" w:date="2022-02-11T16:09:00Z">
            <w:r w:rsidR="003400E0" w:rsidRPr="006247B9" w:rsidDel="007D2D38">
              <w:rPr>
                <w:color w:val="000000"/>
              </w:rPr>
              <w:delText>[62], [63]</w:delText>
            </w:r>
          </w:del>
        </w:sdtContent>
      </w:sdt>
      <w:r w:rsidR="00334106" w:rsidRPr="001C4BD1">
        <w:t>;)</w:t>
      </w:r>
    </w:p>
    <w:p w14:paraId="21553E89" w14:textId="73778898"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74" w:author="Microsoft Office User" w:date="2022-02-08T00:51:00Z">
        <w:r w:rsidR="004421C7">
          <w:t>supports</w:t>
        </w:r>
      </w:ins>
      <w:del w:id="575"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76"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77" w:author="Microsoft Office User" w:date="2022-02-08T00:51:00Z">
        <w:r w:rsidR="004421C7">
          <w:t>,</w:t>
        </w:r>
      </w:ins>
      <w:r w:rsidRPr="001C4BD1">
        <w:t xml:space="preserve"> </w:t>
      </w:r>
      <w:r w:rsidR="009E2497" w:rsidRPr="001C4BD1">
        <w:t xml:space="preserve">by </w:t>
      </w:r>
      <w:r w:rsidRPr="001C4BD1">
        <w:t>u</w:t>
      </w:r>
      <w:r w:rsidR="009E2497" w:rsidRPr="001C4BD1">
        <w:t>t</w:t>
      </w:r>
      <w:ins w:id="578"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l0iLCJtYW51YWxPdmVycmlkZVRleHQiOiIifX0="/>
          <w:id w:val="1408652795"/>
          <w:placeholder>
            <w:docPart w:val="DefaultPlaceholder_-1854013440"/>
          </w:placeholder>
        </w:sdtPr>
        <w:sdtEndPr/>
        <w:sdtContent>
          <w:ins w:id="579" w:author="Portlock, Theo" w:date="2022-02-14T21:49:00Z">
            <w:r w:rsidR="006247B9" w:rsidRPr="006247B9">
              <w:rPr>
                <w:color w:val="000000"/>
              </w:rPr>
              <w:t>[72]</w:t>
            </w:r>
          </w:ins>
          <w:del w:id="580" w:author="Portlock, Theo" w:date="2022-02-11T16:09:00Z">
            <w:r w:rsidR="003400E0" w:rsidRPr="006247B9" w:rsidDel="007D2D38">
              <w:rPr>
                <w:color w:val="000000"/>
              </w:rPr>
              <w:delText>[64]</w:delText>
            </w:r>
          </w:del>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10iLCJtYW51YWxPdmVycmlkZVRleHQiOiIifX0="/>
          <w:id w:val="-843161700"/>
          <w:placeholder>
            <w:docPart w:val="DefaultPlaceholder_-1854013440"/>
          </w:placeholder>
        </w:sdtPr>
        <w:sdtEndPr/>
        <w:sdtContent>
          <w:ins w:id="581" w:author="Portlock, Theo" w:date="2022-02-14T21:49:00Z">
            <w:r w:rsidR="006247B9" w:rsidRPr="006247B9">
              <w:rPr>
                <w:color w:val="000000"/>
              </w:rPr>
              <w:t>[73]</w:t>
            </w:r>
          </w:ins>
          <w:del w:id="582" w:author="Portlock, Theo" w:date="2022-02-11T16:09:00Z">
            <w:r w:rsidR="003400E0" w:rsidRPr="006247B9"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583"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F0iLCJtYW51YWxPdmVycmlkZVRleHQiOiJbNjJdKSJ9fQ=="/>
          <w:id w:val="-1664999371"/>
          <w:placeholder>
            <w:docPart w:val="DefaultPlaceholder_-1854013440"/>
          </w:placeholder>
        </w:sdtPr>
        <w:sdtEndPr/>
        <w:sdtContent>
          <w:ins w:id="584" w:author="Portlock, Theo" w:date="2022-02-14T21:49:00Z">
            <w:r w:rsidR="006247B9" w:rsidRPr="006247B9">
              <w:rPr>
                <w:color w:val="000000"/>
              </w:rPr>
              <w:t>[62])</w:t>
            </w:r>
          </w:ins>
          <w:del w:id="585" w:author="Portlock, Theo" w:date="2022-02-11T16:09:00Z">
            <w:r w:rsidR="003400E0" w:rsidRPr="006247B9" w:rsidDel="007D2D38">
              <w:rPr>
                <w:color w:val="000000"/>
              </w:rPr>
              <w:delText>[62])</w:delText>
            </w:r>
          </w:del>
        </w:sdtContent>
      </w:sdt>
      <w:r w:rsidRPr="001C4BD1">
        <w:t xml:space="preserve">. </w:t>
      </w:r>
      <w:ins w:id="586" w:author="Microsoft Office User" w:date="2022-02-08T00:51:00Z">
        <w:r w:rsidR="004421C7">
          <w:t>However, the</w:t>
        </w:r>
      </w:ins>
      <w:del w:id="587"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not imply they are exclusive </w:t>
      </w:r>
      <w:r w:rsidR="00635D3A" w:rsidRPr="001C4BD1">
        <w:t xml:space="preserve">to </w:t>
      </w:r>
      <w:r w:rsidRPr="001C4BD1">
        <w:t>pathogenic organisms</w:t>
      </w:r>
      <w:del w:id="588"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V0iLCJtYW51YWxPdmVycmlkZVRleHQiOiIifX0="/>
          <w:id w:val="1420139776"/>
          <w:placeholder>
            <w:docPart w:val="DefaultPlaceholder_-1854013440"/>
          </w:placeholder>
        </w:sdtPr>
        <w:sdtEndPr/>
        <w:sdtContent>
          <w:ins w:id="589" w:author="Portlock, Theo" w:date="2022-02-14T21:49:00Z">
            <w:r w:rsidR="006247B9" w:rsidRPr="006247B9">
              <w:rPr>
                <w:color w:val="000000"/>
              </w:rPr>
              <w:t>[75]</w:t>
            </w:r>
          </w:ins>
          <w:del w:id="590" w:author="Portlock, Theo" w:date="2022-02-11T16:09:00Z">
            <w:r w:rsidR="003400E0" w:rsidRPr="006247B9"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591"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ZdIiwibWFudWFsT3ZlcnJpZGVUZXh0IjoiIn19"/>
          <w:id w:val="1696033745"/>
          <w:placeholder>
            <w:docPart w:val="DefaultPlaceholder_-1854013440"/>
          </w:placeholder>
        </w:sdtPr>
        <w:sdtEndPr/>
        <w:sdtContent>
          <w:ins w:id="592" w:author="Portlock, Theo" w:date="2022-02-14T21:49:00Z">
            <w:r w:rsidR="006247B9" w:rsidRPr="006247B9">
              <w:rPr>
                <w:color w:val="000000"/>
              </w:rPr>
              <w:t>[76]</w:t>
            </w:r>
          </w:ins>
          <w:del w:id="593" w:author="Portlock, Theo" w:date="2022-02-11T16:09:00Z">
            <w:r w:rsidR="003400E0" w:rsidRPr="006247B9"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594" w:author="Microsoft Office User" w:date="2022-02-08T00:53:00Z">
        <w:r w:rsidR="004421C7">
          <w:t>to provide</w:t>
        </w:r>
      </w:ins>
      <w:del w:id="595" w:author="Microsoft Office User" w:date="2022-02-08T00:53:00Z">
        <w:r w:rsidRPr="001C4BD1" w:rsidDel="004421C7">
          <w:delText>aimed at providing</w:delText>
        </w:r>
      </w:del>
      <w:r w:rsidRPr="001C4BD1">
        <w:t xml:space="preserve"> comprehensive open-access metagenomics data from multiple </w:t>
      </w:r>
      <w:r w:rsidRPr="001C4BD1">
        <w:lastRenderedPageBreak/>
        <w:t xml:space="preserve">research </w:t>
      </w:r>
      <w:ins w:id="596" w:author="Microsoft Office User" w:date="2022-02-08T01:11:00Z">
        <w:r w:rsidR="00441782">
          <w:t>centres</w:t>
        </w:r>
      </w:ins>
      <w:del w:id="597"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598" w:author="Microsoft Office User" w:date="2022-02-08T00:54:00Z">
        <w:r w:rsidR="00BD0048">
          <w:t>critical</w:t>
        </w:r>
      </w:ins>
      <w:del w:id="599"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00"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t xml:space="preserve">This study was supported by </w:t>
      </w:r>
      <w:r w:rsidR="00C64F2F" w:rsidRPr="001C4BD1">
        <w:t>Science for Life Laboratory (</w:t>
      </w:r>
      <w:proofErr w:type="spellStart"/>
      <w:del w:id="601" w:author="Microsoft Office User" w:date="2022-02-08T01:12:00Z">
        <w:r w:rsidR="00C64F2F" w:rsidRPr="001C4BD1" w:rsidDel="00441782">
          <w:delText>SciLifelab</w:delText>
        </w:r>
      </w:del>
      <w:ins w:id="602" w:author="Microsoft Office User" w:date="2022-02-08T01:12:00Z">
        <w:r w:rsidR="00441782" w:rsidRPr="001C4BD1">
          <w:t>SciLifeLab</w:t>
        </w:r>
      </w:ins>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w:t>
      </w:r>
      <w:r w:rsidRPr="001C4BD1">
        <w:lastRenderedPageBreak/>
        <w:t xml:space="preserve">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t xml:space="preserve">S.S., S.D.E., and M.U. conceived the project. S.L., T.P, </w:t>
      </w:r>
      <w:ins w:id="603" w:author="Portlock, Theo" w:date="2022-02-11T14:22:00Z">
        <w:r w:rsidR="007D5F73">
          <w:t>F</w:t>
        </w:r>
      </w:ins>
      <w:del w:id="604" w:author="Portlock, Theo" w:date="2022-02-11T14:22:00Z">
        <w:r w:rsidRPr="001C4BD1" w:rsidDel="007D5F73">
          <w:delText>J</w:delText>
        </w:r>
      </w:del>
      <w:r w:rsidRPr="001C4BD1">
        <w:t>.</w:t>
      </w:r>
      <w:ins w:id="605" w:author="Portlock, Theo" w:date="2022-02-11T14:23:00Z">
        <w:r w:rsidR="007D5F73">
          <w:t>G.</w:t>
        </w:r>
      </w:ins>
      <w:r w:rsidRPr="001C4BD1">
        <w:t xml:space="preserve">G. and S.S. led the design and analysis of the data. S.L., T.P, and </w:t>
      </w:r>
      <w:ins w:id="606" w:author="Portlock, Theo" w:date="2022-02-11T14:22:00Z">
        <w:r w:rsidR="007D5F73">
          <w:t>F</w:t>
        </w:r>
      </w:ins>
      <w:del w:id="607" w:author="Portlock, Theo" w:date="2022-02-11T14:22:00Z">
        <w:r w:rsidRPr="001C4BD1" w:rsidDel="007D5F73">
          <w:delText>J</w:delText>
        </w:r>
      </w:del>
      <w:r w:rsidRPr="001C4BD1">
        <w:t>.G</w:t>
      </w:r>
      <w:ins w:id="608"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609" w:author="Microsoft Office User" w:date="2022-02-08T00:55:00Z">
        <w:r w:rsidR="00BD0048">
          <w:t>checks</w:t>
        </w:r>
      </w:ins>
      <w:del w:id="610" w:author="Microsoft Office User" w:date="2022-02-08T00:55:00Z">
        <w:r w:rsidRPr="001C4BD1" w:rsidDel="00BD0048">
          <w:delText>check</w:delText>
        </w:r>
      </w:del>
      <w:r w:rsidRPr="001C4BD1">
        <w:t xml:space="preserve"> and taxonomy update</w:t>
      </w:r>
      <w:ins w:id="611" w:author="Microsoft Office User" w:date="2022-02-08T00:55:00Z">
        <w:r w:rsidR="00BD0048">
          <w:t>s</w:t>
        </w:r>
      </w:ins>
      <w:r w:rsidRPr="001C4BD1">
        <w:t>. N.P. annotated the updated gut gene catalog</w:t>
      </w:r>
      <w:r w:rsidR="003764F7" w:rsidRPr="001C4BD1">
        <w:t>ue</w:t>
      </w:r>
      <w:r w:rsidRPr="001C4BD1">
        <w:t xml:space="preserve">. </w:t>
      </w:r>
      <w:commentRangeStart w:id="612"/>
      <w:del w:id="613" w:author="Mathieu ALMEIDA" w:date="2022-02-08T15:17:00Z">
        <w:r w:rsidRPr="001C4BD1" w:rsidDel="000B59B1">
          <w:delText xml:space="preserve">M.A., V.M. and F.P. performed the analysis on the Italian and American cohorts for validation. </w:delText>
        </w:r>
      </w:del>
      <w:commentRangeEnd w:id="612"/>
      <w:r w:rsidR="003A25ED">
        <w:rPr>
          <w:rStyle w:val="CommentReference"/>
          <w:rFonts w:eastAsiaTheme="minorEastAsia"/>
          <w:lang w:val="en-US" w:eastAsia="ko-KR"/>
        </w:rPr>
        <w:commentReference w:id="612"/>
      </w:r>
      <w:r w:rsidRPr="001C4BD1">
        <w:t xml:space="preserve">N.B., C.P., S.V., D. R. and A.H. </w:t>
      </w:r>
      <w:del w:id="614" w:author="Microsoft Office User" w:date="2022-02-08T01:12:00Z">
        <w:r w:rsidRPr="001C4BD1" w:rsidDel="00441782">
          <w:delText>analyzed</w:delText>
        </w:r>
      </w:del>
      <w:ins w:id="615"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16" w:author="Microsoft Office User" w:date="2022-02-08T01:12:00Z">
        <w:r w:rsidRPr="001C4BD1" w:rsidDel="00441782">
          <w:delText>catalog</w:delText>
        </w:r>
      </w:del>
      <w:ins w:id="617"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18" w:author="Microsoft Office User" w:date="2022-02-08T01:12:00Z">
        <w:r w:rsidRPr="001C4BD1" w:rsidDel="00441782">
          <w:delText>catalog</w:delText>
        </w:r>
      </w:del>
      <w:ins w:id="619"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lastRenderedPageBreak/>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20" w:name="_Hlk34216416"/>
      <w:commentRangeStart w:id="621"/>
      <w:commentRangeStart w:id="622"/>
      <w:r w:rsidRPr="001C4BD1">
        <w:t>References</w:t>
      </w:r>
      <w:bookmarkEnd w:id="620"/>
      <w:commentRangeEnd w:id="621"/>
      <w:r w:rsidR="00F45559">
        <w:rPr>
          <w:rStyle w:val="CommentReference"/>
          <w:rFonts w:eastAsiaTheme="minorEastAsia"/>
          <w:b w:val="0"/>
          <w:lang w:val="en-US" w:eastAsia="ko-KR"/>
        </w:rPr>
        <w:commentReference w:id="621"/>
      </w:r>
      <w:commentRangeEnd w:id="622"/>
      <w:r w:rsidR="009330BF">
        <w:rPr>
          <w:rStyle w:val="CommentReference"/>
          <w:rFonts w:eastAsiaTheme="minorEastAsia"/>
          <w:b w:val="0"/>
          <w:lang w:val="en-US" w:eastAsia="ko-KR"/>
        </w:rPr>
        <w:commentReference w:id="622"/>
      </w:r>
    </w:p>
    <w:sdt>
      <w:sdtPr>
        <w:tag w:val="MENDELEY_BIBLIOGRAPHY"/>
        <w:id w:val="-1338611044"/>
        <w:placeholder>
          <w:docPart w:val="DefaultPlaceholder_-1854013440"/>
        </w:placeholder>
      </w:sdtPr>
      <w:sdtEndPr/>
      <w:sdtContent>
        <w:p w14:paraId="065FB548" w14:textId="77777777" w:rsidR="006247B9" w:rsidRDefault="006247B9">
          <w:pPr>
            <w:autoSpaceDE w:val="0"/>
            <w:autoSpaceDN w:val="0"/>
            <w:ind w:hanging="640"/>
            <w:divId w:val="806818202"/>
            <w:rPr>
              <w:ins w:id="623" w:author="Portlock, Theo" w:date="2022-02-14T21:49:00Z"/>
              <w:rFonts w:eastAsia="Times New Roman"/>
            </w:rPr>
          </w:pPr>
          <w:ins w:id="624" w:author="Portlock, Theo" w:date="2022-02-14T21:49: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20BA3BC9" w14:textId="77777777" w:rsidR="006247B9" w:rsidRDefault="006247B9">
          <w:pPr>
            <w:autoSpaceDE w:val="0"/>
            <w:autoSpaceDN w:val="0"/>
            <w:ind w:hanging="640"/>
            <w:divId w:val="1478566509"/>
            <w:rPr>
              <w:ins w:id="625" w:author="Portlock, Theo" w:date="2022-02-14T21:49:00Z"/>
              <w:rFonts w:eastAsia="Times New Roman"/>
            </w:rPr>
          </w:pPr>
          <w:ins w:id="626" w:author="Portlock, Theo" w:date="2022-02-14T21:49: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23946371" w14:textId="77777777" w:rsidR="006247B9" w:rsidRDefault="006247B9">
          <w:pPr>
            <w:autoSpaceDE w:val="0"/>
            <w:autoSpaceDN w:val="0"/>
            <w:ind w:hanging="640"/>
            <w:divId w:val="947392742"/>
            <w:rPr>
              <w:ins w:id="627" w:author="Portlock, Theo" w:date="2022-02-14T21:49:00Z"/>
              <w:rFonts w:eastAsia="Times New Roman"/>
            </w:rPr>
          </w:pPr>
          <w:ins w:id="628" w:author="Portlock, Theo" w:date="2022-02-14T21:49:00Z">
            <w:r>
              <w:rPr>
                <w:rFonts w:eastAsia="Times New Roman"/>
              </w:rPr>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0EB79C3A" w14:textId="77777777" w:rsidR="006247B9" w:rsidRDefault="006247B9">
          <w:pPr>
            <w:autoSpaceDE w:val="0"/>
            <w:autoSpaceDN w:val="0"/>
            <w:ind w:hanging="640"/>
            <w:divId w:val="1721201254"/>
            <w:rPr>
              <w:ins w:id="629" w:author="Portlock, Theo" w:date="2022-02-14T21:49:00Z"/>
              <w:rFonts w:eastAsia="Times New Roman"/>
            </w:rPr>
          </w:pPr>
          <w:ins w:id="630" w:author="Portlock, Theo" w:date="2022-02-14T21:49: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34F11D0F" w14:textId="77777777" w:rsidR="006247B9" w:rsidRDefault="006247B9">
          <w:pPr>
            <w:autoSpaceDE w:val="0"/>
            <w:autoSpaceDN w:val="0"/>
            <w:ind w:hanging="640"/>
            <w:divId w:val="1487894171"/>
            <w:rPr>
              <w:ins w:id="631" w:author="Portlock, Theo" w:date="2022-02-14T21:49:00Z"/>
              <w:rFonts w:eastAsia="Times New Roman"/>
            </w:rPr>
          </w:pPr>
          <w:ins w:id="632" w:author="Portlock, Theo" w:date="2022-02-14T21:49: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20F4A6F0" w14:textId="77777777" w:rsidR="006247B9" w:rsidRDefault="006247B9">
          <w:pPr>
            <w:autoSpaceDE w:val="0"/>
            <w:autoSpaceDN w:val="0"/>
            <w:ind w:hanging="640"/>
            <w:divId w:val="1169978796"/>
            <w:rPr>
              <w:ins w:id="633" w:author="Portlock, Theo" w:date="2022-02-14T21:49:00Z"/>
              <w:rFonts w:eastAsia="Times New Roman"/>
            </w:rPr>
          </w:pPr>
          <w:ins w:id="634" w:author="Portlock, Theo" w:date="2022-02-14T21:49: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64B4FA89" w14:textId="77777777" w:rsidR="006247B9" w:rsidRDefault="006247B9">
          <w:pPr>
            <w:autoSpaceDE w:val="0"/>
            <w:autoSpaceDN w:val="0"/>
            <w:ind w:hanging="640"/>
            <w:divId w:val="1708797336"/>
            <w:rPr>
              <w:ins w:id="635" w:author="Portlock, Theo" w:date="2022-02-14T21:49:00Z"/>
              <w:rFonts w:eastAsia="Times New Roman"/>
            </w:rPr>
          </w:pPr>
          <w:ins w:id="636" w:author="Portlock, Theo" w:date="2022-02-14T21:49:00Z">
            <w:r>
              <w:rPr>
                <w:rFonts w:eastAsia="Times New Roman"/>
              </w:rPr>
              <w:lastRenderedPageBreak/>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0DFC4033" w14:textId="77777777" w:rsidR="006247B9" w:rsidRDefault="006247B9">
          <w:pPr>
            <w:autoSpaceDE w:val="0"/>
            <w:autoSpaceDN w:val="0"/>
            <w:ind w:hanging="640"/>
            <w:divId w:val="623266487"/>
            <w:rPr>
              <w:ins w:id="637" w:author="Portlock, Theo" w:date="2022-02-14T21:49:00Z"/>
              <w:rFonts w:eastAsia="Times New Roman"/>
            </w:rPr>
          </w:pPr>
          <w:ins w:id="638" w:author="Portlock, Theo" w:date="2022-02-14T21:49: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2137A39F" w14:textId="77777777" w:rsidR="006247B9" w:rsidRDefault="006247B9">
          <w:pPr>
            <w:autoSpaceDE w:val="0"/>
            <w:autoSpaceDN w:val="0"/>
            <w:ind w:hanging="640"/>
            <w:divId w:val="2073456061"/>
            <w:rPr>
              <w:ins w:id="639" w:author="Portlock, Theo" w:date="2022-02-14T21:49:00Z"/>
              <w:rFonts w:eastAsia="Times New Roman"/>
            </w:rPr>
          </w:pPr>
          <w:ins w:id="640" w:author="Portlock, Theo" w:date="2022-02-14T21:49: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6E8CBBFD" w14:textId="77777777" w:rsidR="006247B9" w:rsidRDefault="006247B9">
          <w:pPr>
            <w:autoSpaceDE w:val="0"/>
            <w:autoSpaceDN w:val="0"/>
            <w:ind w:hanging="640"/>
            <w:divId w:val="166747109"/>
            <w:rPr>
              <w:ins w:id="641" w:author="Portlock, Theo" w:date="2022-02-14T21:49:00Z"/>
              <w:rFonts w:eastAsia="Times New Roman"/>
            </w:rPr>
          </w:pPr>
          <w:ins w:id="642" w:author="Portlock, Theo" w:date="2022-02-14T21:49:00Z">
            <w:r>
              <w:rPr>
                <w:rFonts w:eastAsia="Times New Roman"/>
              </w:rPr>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2814BFB7" w14:textId="77777777" w:rsidR="006247B9" w:rsidRDefault="006247B9">
          <w:pPr>
            <w:autoSpaceDE w:val="0"/>
            <w:autoSpaceDN w:val="0"/>
            <w:ind w:hanging="640"/>
            <w:divId w:val="69161992"/>
            <w:rPr>
              <w:ins w:id="643" w:author="Portlock, Theo" w:date="2022-02-14T21:49:00Z"/>
              <w:rFonts w:eastAsia="Times New Roman"/>
            </w:rPr>
          </w:pPr>
          <w:ins w:id="644" w:author="Portlock, Theo" w:date="2022-02-14T21:49: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3F0B8B0D" w14:textId="77777777" w:rsidR="006247B9" w:rsidRDefault="006247B9">
          <w:pPr>
            <w:autoSpaceDE w:val="0"/>
            <w:autoSpaceDN w:val="0"/>
            <w:ind w:hanging="640"/>
            <w:divId w:val="1776169709"/>
            <w:rPr>
              <w:ins w:id="645" w:author="Portlock, Theo" w:date="2022-02-14T21:49:00Z"/>
              <w:rFonts w:eastAsia="Times New Roman"/>
            </w:rPr>
          </w:pPr>
          <w:ins w:id="646" w:author="Portlock, Theo" w:date="2022-02-14T21:49: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38E234B6" w14:textId="77777777" w:rsidR="006247B9" w:rsidRDefault="006247B9">
          <w:pPr>
            <w:autoSpaceDE w:val="0"/>
            <w:autoSpaceDN w:val="0"/>
            <w:ind w:hanging="640"/>
            <w:divId w:val="1285581768"/>
            <w:rPr>
              <w:ins w:id="647" w:author="Portlock, Theo" w:date="2022-02-14T21:49:00Z"/>
              <w:rFonts w:eastAsia="Times New Roman"/>
            </w:rPr>
          </w:pPr>
          <w:ins w:id="648" w:author="Portlock, Theo" w:date="2022-02-14T21:49: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590CEC6D" w14:textId="77777777" w:rsidR="006247B9" w:rsidRDefault="006247B9">
          <w:pPr>
            <w:autoSpaceDE w:val="0"/>
            <w:autoSpaceDN w:val="0"/>
            <w:ind w:hanging="640"/>
            <w:divId w:val="1902062129"/>
            <w:rPr>
              <w:ins w:id="649" w:author="Portlock, Theo" w:date="2022-02-14T21:49:00Z"/>
              <w:rFonts w:eastAsia="Times New Roman"/>
            </w:rPr>
          </w:pPr>
          <w:ins w:id="650" w:author="Portlock, Theo" w:date="2022-02-14T21:49:00Z">
            <w:r>
              <w:rPr>
                <w:rFonts w:eastAsia="Times New Roman"/>
              </w:rPr>
              <w:lastRenderedPageBreak/>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5FD70848" w14:textId="77777777" w:rsidR="006247B9" w:rsidRDefault="006247B9">
          <w:pPr>
            <w:autoSpaceDE w:val="0"/>
            <w:autoSpaceDN w:val="0"/>
            <w:ind w:hanging="640"/>
            <w:divId w:val="658651077"/>
            <w:rPr>
              <w:ins w:id="651" w:author="Portlock, Theo" w:date="2022-02-14T21:49:00Z"/>
              <w:rFonts w:eastAsia="Times New Roman"/>
            </w:rPr>
          </w:pPr>
          <w:ins w:id="652" w:author="Portlock, Theo" w:date="2022-02-14T21:49: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5765A791" w14:textId="77777777" w:rsidR="006247B9" w:rsidRDefault="006247B9">
          <w:pPr>
            <w:autoSpaceDE w:val="0"/>
            <w:autoSpaceDN w:val="0"/>
            <w:ind w:hanging="640"/>
            <w:divId w:val="436487064"/>
            <w:rPr>
              <w:ins w:id="653" w:author="Portlock, Theo" w:date="2022-02-14T21:49:00Z"/>
              <w:rFonts w:eastAsia="Times New Roman"/>
            </w:rPr>
          </w:pPr>
          <w:ins w:id="654" w:author="Portlock, Theo" w:date="2022-02-14T21:49: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71DA57B7" w14:textId="77777777" w:rsidR="006247B9" w:rsidRDefault="006247B9">
          <w:pPr>
            <w:autoSpaceDE w:val="0"/>
            <w:autoSpaceDN w:val="0"/>
            <w:ind w:hanging="640"/>
            <w:divId w:val="1097360941"/>
            <w:rPr>
              <w:ins w:id="655" w:author="Portlock, Theo" w:date="2022-02-14T21:49:00Z"/>
              <w:rFonts w:eastAsia="Times New Roman"/>
            </w:rPr>
          </w:pPr>
          <w:ins w:id="656" w:author="Portlock, Theo" w:date="2022-02-14T21:49:00Z">
            <w:r>
              <w:rPr>
                <w:rFonts w:eastAsia="Times New Roman"/>
              </w:rPr>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6063F2DA" w14:textId="77777777" w:rsidR="006247B9" w:rsidRDefault="006247B9">
          <w:pPr>
            <w:autoSpaceDE w:val="0"/>
            <w:autoSpaceDN w:val="0"/>
            <w:ind w:hanging="640"/>
            <w:divId w:val="1908030511"/>
            <w:rPr>
              <w:ins w:id="657" w:author="Portlock, Theo" w:date="2022-02-14T21:49:00Z"/>
              <w:rFonts w:eastAsia="Times New Roman"/>
            </w:rPr>
          </w:pPr>
          <w:ins w:id="658" w:author="Portlock, Theo" w:date="2022-02-14T21:49: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75687A45" w14:textId="77777777" w:rsidR="006247B9" w:rsidRDefault="006247B9">
          <w:pPr>
            <w:autoSpaceDE w:val="0"/>
            <w:autoSpaceDN w:val="0"/>
            <w:ind w:hanging="640"/>
            <w:divId w:val="67383243"/>
            <w:rPr>
              <w:ins w:id="659" w:author="Portlock, Theo" w:date="2022-02-14T21:49:00Z"/>
              <w:rFonts w:eastAsia="Times New Roman"/>
            </w:rPr>
          </w:pPr>
          <w:ins w:id="660" w:author="Portlock, Theo" w:date="2022-02-14T21:49: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4427AA8B" w14:textId="77777777" w:rsidR="006247B9" w:rsidRDefault="006247B9">
          <w:pPr>
            <w:autoSpaceDE w:val="0"/>
            <w:autoSpaceDN w:val="0"/>
            <w:ind w:hanging="640"/>
            <w:divId w:val="256715600"/>
            <w:rPr>
              <w:ins w:id="661" w:author="Portlock, Theo" w:date="2022-02-14T21:49:00Z"/>
              <w:rFonts w:eastAsia="Times New Roman"/>
            </w:rPr>
          </w:pPr>
          <w:ins w:id="662" w:author="Portlock, Theo" w:date="2022-02-14T21:49: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40C66B8A" w14:textId="77777777" w:rsidR="006247B9" w:rsidRDefault="006247B9">
          <w:pPr>
            <w:autoSpaceDE w:val="0"/>
            <w:autoSpaceDN w:val="0"/>
            <w:ind w:hanging="640"/>
            <w:divId w:val="760180667"/>
            <w:rPr>
              <w:ins w:id="663" w:author="Portlock, Theo" w:date="2022-02-14T21:49:00Z"/>
              <w:rFonts w:eastAsia="Times New Roman"/>
            </w:rPr>
          </w:pPr>
          <w:ins w:id="664" w:author="Portlock, Theo" w:date="2022-02-14T21:49:00Z">
            <w:r>
              <w:rPr>
                <w:rFonts w:eastAsia="Times New Roman"/>
              </w:rPr>
              <w:lastRenderedPageBreak/>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17186D32" w14:textId="77777777" w:rsidR="006247B9" w:rsidRDefault="006247B9">
          <w:pPr>
            <w:autoSpaceDE w:val="0"/>
            <w:autoSpaceDN w:val="0"/>
            <w:ind w:hanging="640"/>
            <w:divId w:val="2072776138"/>
            <w:rPr>
              <w:ins w:id="665" w:author="Portlock, Theo" w:date="2022-02-14T21:49:00Z"/>
              <w:rFonts w:eastAsia="Times New Roman"/>
            </w:rPr>
          </w:pPr>
          <w:ins w:id="666" w:author="Portlock, Theo" w:date="2022-02-14T21:49: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1F21C566" w14:textId="77777777" w:rsidR="006247B9" w:rsidRDefault="006247B9">
          <w:pPr>
            <w:autoSpaceDE w:val="0"/>
            <w:autoSpaceDN w:val="0"/>
            <w:ind w:hanging="640"/>
            <w:divId w:val="141820234"/>
            <w:rPr>
              <w:ins w:id="667" w:author="Portlock, Theo" w:date="2022-02-14T21:49:00Z"/>
              <w:rFonts w:eastAsia="Times New Roman"/>
            </w:rPr>
          </w:pPr>
          <w:ins w:id="668" w:author="Portlock, Theo" w:date="2022-02-14T21:49: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Accessed: Feb. 03, 2022. [Online]. Available: https://academic.oup.com/bioinformatics/article-abstract/31/2/252/2366053</w:t>
            </w:r>
          </w:ins>
        </w:p>
        <w:p w14:paraId="6D9E904D" w14:textId="77777777" w:rsidR="006247B9" w:rsidRDefault="006247B9">
          <w:pPr>
            <w:autoSpaceDE w:val="0"/>
            <w:autoSpaceDN w:val="0"/>
            <w:ind w:hanging="640"/>
            <w:divId w:val="250746779"/>
            <w:rPr>
              <w:ins w:id="669" w:author="Portlock, Theo" w:date="2022-02-14T21:49:00Z"/>
              <w:rFonts w:eastAsia="Times New Roman"/>
            </w:rPr>
          </w:pPr>
          <w:ins w:id="670" w:author="Portlock, Theo" w:date="2022-02-14T21:49: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7712C74A" w14:textId="77777777" w:rsidR="006247B9" w:rsidRDefault="006247B9">
          <w:pPr>
            <w:autoSpaceDE w:val="0"/>
            <w:autoSpaceDN w:val="0"/>
            <w:ind w:hanging="640"/>
            <w:divId w:val="410007511"/>
            <w:rPr>
              <w:ins w:id="671" w:author="Portlock, Theo" w:date="2022-02-14T21:49:00Z"/>
              <w:rFonts w:eastAsia="Times New Roman"/>
            </w:rPr>
          </w:pPr>
          <w:ins w:id="672" w:author="Portlock, Theo" w:date="2022-02-14T21:49: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267462B0" w14:textId="77777777" w:rsidR="006247B9" w:rsidRDefault="006247B9">
          <w:pPr>
            <w:autoSpaceDE w:val="0"/>
            <w:autoSpaceDN w:val="0"/>
            <w:ind w:hanging="640"/>
            <w:divId w:val="1250964468"/>
            <w:rPr>
              <w:ins w:id="673" w:author="Portlock, Theo" w:date="2022-02-14T21:49:00Z"/>
              <w:rFonts w:eastAsia="Times New Roman"/>
            </w:rPr>
          </w:pPr>
          <w:ins w:id="674" w:author="Portlock, Theo" w:date="2022-02-14T21:49: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9FAB6B4" w14:textId="77777777" w:rsidR="006247B9" w:rsidRDefault="006247B9">
          <w:pPr>
            <w:autoSpaceDE w:val="0"/>
            <w:autoSpaceDN w:val="0"/>
            <w:ind w:hanging="640"/>
            <w:divId w:val="712077161"/>
            <w:rPr>
              <w:ins w:id="675" w:author="Portlock, Theo" w:date="2022-02-14T21:49:00Z"/>
              <w:rFonts w:eastAsia="Times New Roman"/>
            </w:rPr>
          </w:pPr>
          <w:ins w:id="676" w:author="Portlock, Theo" w:date="2022-02-14T21:49: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lastRenderedPageBreak/>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023FFD26" w14:textId="77777777" w:rsidR="006247B9" w:rsidRDefault="006247B9">
          <w:pPr>
            <w:autoSpaceDE w:val="0"/>
            <w:autoSpaceDN w:val="0"/>
            <w:ind w:hanging="640"/>
            <w:divId w:val="757093911"/>
            <w:rPr>
              <w:ins w:id="677" w:author="Portlock, Theo" w:date="2022-02-14T21:49:00Z"/>
              <w:rFonts w:eastAsia="Times New Roman"/>
            </w:rPr>
          </w:pPr>
          <w:ins w:id="678" w:author="Portlock, Theo" w:date="2022-02-14T21:49: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6BDF418A" w14:textId="77777777" w:rsidR="006247B9" w:rsidRDefault="006247B9">
          <w:pPr>
            <w:autoSpaceDE w:val="0"/>
            <w:autoSpaceDN w:val="0"/>
            <w:ind w:hanging="640"/>
            <w:divId w:val="1656487967"/>
            <w:rPr>
              <w:ins w:id="679" w:author="Portlock, Theo" w:date="2022-02-14T21:49:00Z"/>
              <w:rFonts w:eastAsia="Times New Roman"/>
            </w:rPr>
          </w:pPr>
          <w:ins w:id="680" w:author="Portlock, Theo" w:date="2022-02-14T21:49: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6EE247D0" w14:textId="77777777" w:rsidR="006247B9" w:rsidRDefault="006247B9">
          <w:pPr>
            <w:autoSpaceDE w:val="0"/>
            <w:autoSpaceDN w:val="0"/>
            <w:ind w:hanging="640"/>
            <w:divId w:val="570189951"/>
            <w:rPr>
              <w:ins w:id="681" w:author="Portlock, Theo" w:date="2022-02-14T21:49:00Z"/>
              <w:rFonts w:eastAsia="Times New Roman"/>
            </w:rPr>
          </w:pPr>
          <w:ins w:id="682" w:author="Portlock, Theo" w:date="2022-02-14T21:49:00Z">
            <w:r>
              <w:rPr>
                <w:rFonts w:eastAsia="Times New Roman"/>
              </w:rPr>
              <w:t>[30]</w:t>
            </w:r>
            <w:r>
              <w:rPr>
                <w:rFonts w:eastAsia="Times New Roman"/>
              </w:rPr>
              <w:tab/>
              <w:t xml:space="preserve">P. A. Lawson and S. M. </w:t>
            </w:r>
            <w:proofErr w:type="spellStart"/>
            <w:r>
              <w:rPr>
                <w:rFonts w:eastAsia="Times New Roman"/>
              </w:rPr>
              <w:t>Finegold</w:t>
            </w:r>
            <w:proofErr w:type="spellEnd"/>
            <w:r>
              <w:rPr>
                <w:rFonts w:eastAsia="Times New Roman"/>
              </w:rPr>
              <w:t xml:space="preserve">,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79E9F111" w14:textId="77777777" w:rsidR="006247B9" w:rsidRDefault="006247B9">
          <w:pPr>
            <w:autoSpaceDE w:val="0"/>
            <w:autoSpaceDN w:val="0"/>
            <w:ind w:hanging="640"/>
            <w:divId w:val="1820917828"/>
            <w:rPr>
              <w:ins w:id="683" w:author="Portlock, Theo" w:date="2022-02-14T21:49:00Z"/>
              <w:rFonts w:eastAsia="Times New Roman"/>
            </w:rPr>
          </w:pPr>
          <w:ins w:id="684" w:author="Portlock, Theo" w:date="2022-02-14T21:49: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1ED218C8" w14:textId="77777777" w:rsidR="006247B9" w:rsidRDefault="006247B9">
          <w:pPr>
            <w:autoSpaceDE w:val="0"/>
            <w:autoSpaceDN w:val="0"/>
            <w:ind w:hanging="640"/>
            <w:divId w:val="1119495779"/>
            <w:rPr>
              <w:ins w:id="685" w:author="Portlock, Theo" w:date="2022-02-14T21:49:00Z"/>
              <w:rFonts w:eastAsia="Times New Roman"/>
            </w:rPr>
          </w:pPr>
          <w:ins w:id="686" w:author="Portlock, Theo" w:date="2022-02-14T21:49: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7D0D7104" w14:textId="77777777" w:rsidR="006247B9" w:rsidRDefault="006247B9">
          <w:pPr>
            <w:autoSpaceDE w:val="0"/>
            <w:autoSpaceDN w:val="0"/>
            <w:ind w:hanging="640"/>
            <w:divId w:val="992220915"/>
            <w:rPr>
              <w:ins w:id="687" w:author="Portlock, Theo" w:date="2022-02-14T21:49:00Z"/>
              <w:rFonts w:eastAsia="Times New Roman"/>
            </w:rPr>
          </w:pPr>
          <w:ins w:id="688" w:author="Portlock, Theo" w:date="2022-02-14T21:49: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w:t>
            </w:r>
            <w:r>
              <w:rPr>
                <w:rFonts w:eastAsia="Times New Roman"/>
              </w:rPr>
              <w:lastRenderedPageBreak/>
              <w:t>08/SUPPL_FILE/RC_CHECKERBOARD_CHRONIC_APICAL_PERIODONTITIS_TABLE_APPENDIX_ONLINE.PDF.</w:t>
            </w:r>
          </w:ins>
        </w:p>
        <w:p w14:paraId="07B5A7C8" w14:textId="77777777" w:rsidR="006247B9" w:rsidRDefault="006247B9">
          <w:pPr>
            <w:autoSpaceDE w:val="0"/>
            <w:autoSpaceDN w:val="0"/>
            <w:ind w:hanging="640"/>
            <w:divId w:val="1887066117"/>
            <w:rPr>
              <w:ins w:id="689" w:author="Portlock, Theo" w:date="2022-02-14T21:49:00Z"/>
              <w:rFonts w:eastAsia="Times New Roman"/>
            </w:rPr>
          </w:pPr>
          <w:ins w:id="690" w:author="Portlock, Theo" w:date="2022-02-14T21:49:00Z">
            <w:r>
              <w:rPr>
                <w:rFonts w:eastAsia="Times New Roman"/>
              </w:rPr>
              <w:t>[34]</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5EF26AE9" w14:textId="77777777" w:rsidR="006247B9" w:rsidRDefault="006247B9">
          <w:pPr>
            <w:autoSpaceDE w:val="0"/>
            <w:autoSpaceDN w:val="0"/>
            <w:ind w:hanging="640"/>
            <w:divId w:val="1665471393"/>
            <w:rPr>
              <w:ins w:id="691" w:author="Portlock, Theo" w:date="2022-02-14T21:49:00Z"/>
              <w:rFonts w:eastAsia="Times New Roman"/>
            </w:rPr>
          </w:pPr>
          <w:ins w:id="692" w:author="Portlock, Theo" w:date="2022-02-14T21:49:00Z">
            <w:r>
              <w:rPr>
                <w:rFonts w:eastAsia="Times New Roman"/>
              </w:rPr>
              <w:t>[35]</w:t>
            </w:r>
            <w:r>
              <w:rPr>
                <w:rFonts w:eastAsia="Times New Roman"/>
              </w:rPr>
              <w:tab/>
              <w:t xml:space="preserve">S. M. </w:t>
            </w:r>
            <w:proofErr w:type="spellStart"/>
            <w:r>
              <w:rPr>
                <w:rFonts w:eastAsia="Times New Roman"/>
              </w:rPr>
              <w:t>Finegold</w:t>
            </w:r>
            <w:proofErr w:type="spellEnd"/>
            <w:r>
              <w:rPr>
                <w:rFonts w:eastAsia="Times New Roman"/>
              </w:rPr>
              <w:t xml:space="preserve">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4FC62E2" w14:textId="77777777" w:rsidR="006247B9" w:rsidRDefault="006247B9">
          <w:pPr>
            <w:autoSpaceDE w:val="0"/>
            <w:autoSpaceDN w:val="0"/>
            <w:ind w:hanging="640"/>
            <w:divId w:val="94177153"/>
            <w:rPr>
              <w:ins w:id="693" w:author="Portlock, Theo" w:date="2022-02-14T21:49:00Z"/>
              <w:rFonts w:eastAsia="Times New Roman"/>
            </w:rPr>
          </w:pPr>
          <w:ins w:id="694" w:author="Portlock, Theo" w:date="2022-02-14T21:49:00Z">
            <w:r>
              <w:rPr>
                <w:rFonts w:eastAsia="Times New Roman"/>
              </w:rPr>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316A43B5" w14:textId="77777777" w:rsidR="006247B9" w:rsidRDefault="006247B9">
          <w:pPr>
            <w:autoSpaceDE w:val="0"/>
            <w:autoSpaceDN w:val="0"/>
            <w:ind w:hanging="640"/>
            <w:divId w:val="1701469115"/>
            <w:rPr>
              <w:ins w:id="695" w:author="Portlock, Theo" w:date="2022-02-14T21:49:00Z"/>
              <w:rFonts w:eastAsia="Times New Roman"/>
            </w:rPr>
          </w:pPr>
          <w:ins w:id="696" w:author="Portlock, Theo" w:date="2022-02-14T21:49: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54B434CB" w14:textId="77777777" w:rsidR="006247B9" w:rsidRDefault="006247B9">
          <w:pPr>
            <w:autoSpaceDE w:val="0"/>
            <w:autoSpaceDN w:val="0"/>
            <w:ind w:hanging="640"/>
            <w:divId w:val="778522568"/>
            <w:rPr>
              <w:ins w:id="697" w:author="Portlock, Theo" w:date="2022-02-14T21:49:00Z"/>
              <w:rFonts w:eastAsia="Times New Roman"/>
            </w:rPr>
          </w:pPr>
          <w:ins w:id="698" w:author="Portlock, Theo" w:date="2022-02-14T21:49: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205A38DF" w14:textId="77777777" w:rsidR="006247B9" w:rsidRDefault="006247B9">
          <w:pPr>
            <w:autoSpaceDE w:val="0"/>
            <w:autoSpaceDN w:val="0"/>
            <w:ind w:hanging="640"/>
            <w:divId w:val="1316225707"/>
            <w:rPr>
              <w:ins w:id="699" w:author="Portlock, Theo" w:date="2022-02-14T21:49:00Z"/>
              <w:rFonts w:eastAsia="Times New Roman"/>
            </w:rPr>
          </w:pPr>
          <w:ins w:id="700" w:author="Portlock, Theo" w:date="2022-02-14T21:49: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xml:space="preserve">: </w:t>
            </w:r>
            <w:r>
              <w:rPr>
                <w:rFonts w:eastAsia="Times New Roman"/>
              </w:rPr>
              <w:lastRenderedPageBreak/>
              <w:t>10.1128/JCM.42.9.4390-4392.2004/ASSET/B89B4319-EA1D-43AE-8C46-006139A78CE7/ASSETS/GRAPHIC/ZJM0090445920001.JPEG.</w:t>
            </w:r>
          </w:ins>
        </w:p>
        <w:p w14:paraId="404496C8" w14:textId="77777777" w:rsidR="006247B9" w:rsidRDefault="006247B9">
          <w:pPr>
            <w:autoSpaceDE w:val="0"/>
            <w:autoSpaceDN w:val="0"/>
            <w:ind w:hanging="640"/>
            <w:divId w:val="1855151365"/>
            <w:rPr>
              <w:ins w:id="701" w:author="Portlock, Theo" w:date="2022-02-14T21:49:00Z"/>
              <w:rFonts w:eastAsia="Times New Roman"/>
            </w:rPr>
          </w:pPr>
          <w:ins w:id="702" w:author="Portlock, Theo" w:date="2022-02-14T21:49: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22595358" w14:textId="77777777" w:rsidR="006247B9" w:rsidRDefault="006247B9">
          <w:pPr>
            <w:autoSpaceDE w:val="0"/>
            <w:autoSpaceDN w:val="0"/>
            <w:ind w:hanging="640"/>
            <w:divId w:val="913275868"/>
            <w:rPr>
              <w:ins w:id="703" w:author="Portlock, Theo" w:date="2022-02-14T21:49:00Z"/>
              <w:rFonts w:eastAsia="Times New Roman"/>
            </w:rPr>
          </w:pPr>
          <w:ins w:id="704" w:author="Portlock, Theo" w:date="2022-02-14T21:49: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57DF24E5" w14:textId="77777777" w:rsidR="006247B9" w:rsidRDefault="006247B9">
          <w:pPr>
            <w:autoSpaceDE w:val="0"/>
            <w:autoSpaceDN w:val="0"/>
            <w:ind w:hanging="640"/>
            <w:divId w:val="1425760975"/>
            <w:rPr>
              <w:ins w:id="705" w:author="Portlock, Theo" w:date="2022-02-14T21:49:00Z"/>
              <w:rFonts w:eastAsia="Times New Roman"/>
            </w:rPr>
          </w:pPr>
          <w:ins w:id="706" w:author="Portlock, Theo" w:date="2022-02-14T21:49:00Z">
            <w:r>
              <w:rPr>
                <w:rFonts w:eastAsia="Times New Roman"/>
              </w:rPr>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26973B70" w14:textId="77777777" w:rsidR="006247B9" w:rsidRDefault="006247B9">
          <w:pPr>
            <w:autoSpaceDE w:val="0"/>
            <w:autoSpaceDN w:val="0"/>
            <w:ind w:hanging="640"/>
            <w:divId w:val="935092216"/>
            <w:rPr>
              <w:ins w:id="707" w:author="Portlock, Theo" w:date="2022-02-14T21:49:00Z"/>
              <w:rFonts w:eastAsia="Times New Roman"/>
            </w:rPr>
          </w:pPr>
          <w:ins w:id="708" w:author="Portlock, Theo" w:date="2022-02-14T21:49: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12CFEDCA" w14:textId="77777777" w:rsidR="006247B9" w:rsidRDefault="006247B9">
          <w:pPr>
            <w:autoSpaceDE w:val="0"/>
            <w:autoSpaceDN w:val="0"/>
            <w:ind w:hanging="640"/>
            <w:divId w:val="1658339618"/>
            <w:rPr>
              <w:ins w:id="709" w:author="Portlock, Theo" w:date="2022-02-14T21:49:00Z"/>
              <w:rFonts w:eastAsia="Times New Roman"/>
            </w:rPr>
          </w:pPr>
          <w:ins w:id="710" w:author="Portlock, Theo" w:date="2022-02-14T21:49: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4DE21767" w14:textId="77777777" w:rsidR="006247B9" w:rsidRDefault="006247B9">
          <w:pPr>
            <w:autoSpaceDE w:val="0"/>
            <w:autoSpaceDN w:val="0"/>
            <w:ind w:hanging="640"/>
            <w:divId w:val="1353874004"/>
            <w:rPr>
              <w:ins w:id="711" w:author="Portlock, Theo" w:date="2022-02-14T21:49:00Z"/>
              <w:rFonts w:eastAsia="Times New Roman"/>
            </w:rPr>
          </w:pPr>
          <w:ins w:id="712" w:author="Portlock, Theo" w:date="2022-02-14T21:49: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75A8AD05" w14:textId="77777777" w:rsidR="006247B9" w:rsidRDefault="006247B9">
          <w:pPr>
            <w:autoSpaceDE w:val="0"/>
            <w:autoSpaceDN w:val="0"/>
            <w:ind w:hanging="640"/>
            <w:divId w:val="47606445"/>
            <w:rPr>
              <w:ins w:id="713" w:author="Portlock, Theo" w:date="2022-02-14T21:49:00Z"/>
              <w:rFonts w:eastAsia="Times New Roman"/>
            </w:rPr>
          </w:pPr>
          <w:ins w:id="714" w:author="Portlock, Theo" w:date="2022-02-14T21:49:00Z">
            <w:r>
              <w:rPr>
                <w:rFonts w:eastAsia="Times New Roman"/>
              </w:rPr>
              <w:lastRenderedPageBreak/>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63029A84" w14:textId="77777777" w:rsidR="006247B9" w:rsidRDefault="006247B9">
          <w:pPr>
            <w:autoSpaceDE w:val="0"/>
            <w:autoSpaceDN w:val="0"/>
            <w:ind w:hanging="640"/>
            <w:divId w:val="375157327"/>
            <w:rPr>
              <w:ins w:id="715" w:author="Portlock, Theo" w:date="2022-02-14T21:49:00Z"/>
              <w:rFonts w:eastAsia="Times New Roman"/>
            </w:rPr>
          </w:pPr>
          <w:ins w:id="716" w:author="Portlock, Theo" w:date="2022-02-14T21:49: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75EEA3F9" w14:textId="77777777" w:rsidR="006247B9" w:rsidRDefault="006247B9">
          <w:pPr>
            <w:autoSpaceDE w:val="0"/>
            <w:autoSpaceDN w:val="0"/>
            <w:ind w:hanging="640"/>
            <w:divId w:val="1983388474"/>
            <w:rPr>
              <w:ins w:id="717" w:author="Portlock, Theo" w:date="2022-02-14T21:49:00Z"/>
              <w:rFonts w:eastAsia="Times New Roman"/>
            </w:rPr>
          </w:pPr>
          <w:ins w:id="718" w:author="Portlock, Theo" w:date="2022-02-14T21:49: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5F15887B" w14:textId="77777777" w:rsidR="006247B9" w:rsidRDefault="006247B9">
          <w:pPr>
            <w:autoSpaceDE w:val="0"/>
            <w:autoSpaceDN w:val="0"/>
            <w:ind w:hanging="640"/>
            <w:divId w:val="446628260"/>
            <w:rPr>
              <w:ins w:id="719" w:author="Portlock, Theo" w:date="2022-02-14T21:49:00Z"/>
              <w:rFonts w:eastAsia="Times New Roman"/>
            </w:rPr>
          </w:pPr>
          <w:ins w:id="720" w:author="Portlock, Theo" w:date="2022-02-14T21:49:00Z">
            <w:r>
              <w:rPr>
                <w:rFonts w:eastAsia="Times New Roman"/>
              </w:rPr>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5821CECB" w14:textId="77777777" w:rsidR="006247B9" w:rsidRDefault="006247B9">
          <w:pPr>
            <w:autoSpaceDE w:val="0"/>
            <w:autoSpaceDN w:val="0"/>
            <w:ind w:hanging="640"/>
            <w:divId w:val="2061512062"/>
            <w:rPr>
              <w:ins w:id="721" w:author="Portlock, Theo" w:date="2022-02-14T21:49:00Z"/>
              <w:rFonts w:eastAsia="Times New Roman"/>
            </w:rPr>
          </w:pPr>
          <w:ins w:id="722" w:author="Portlock, Theo" w:date="2022-02-14T21:49:00Z">
            <w:r>
              <w:rPr>
                <w:rFonts w:eastAsia="Times New Roman"/>
              </w:rPr>
              <w:t>[50]</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2407221B" w14:textId="77777777" w:rsidR="006247B9" w:rsidRDefault="006247B9">
          <w:pPr>
            <w:autoSpaceDE w:val="0"/>
            <w:autoSpaceDN w:val="0"/>
            <w:ind w:hanging="640"/>
            <w:divId w:val="1143349235"/>
            <w:rPr>
              <w:ins w:id="723" w:author="Portlock, Theo" w:date="2022-02-14T21:49:00Z"/>
              <w:rFonts w:eastAsia="Times New Roman"/>
            </w:rPr>
          </w:pPr>
          <w:ins w:id="724" w:author="Portlock, Theo" w:date="2022-02-14T21:49:00Z">
            <w:r>
              <w:rPr>
                <w:rFonts w:eastAsia="Times New Roman"/>
              </w:rPr>
              <w:t>[51]</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40B42FEA" w14:textId="77777777" w:rsidR="006247B9" w:rsidRDefault="006247B9">
          <w:pPr>
            <w:autoSpaceDE w:val="0"/>
            <w:autoSpaceDN w:val="0"/>
            <w:ind w:hanging="640"/>
            <w:divId w:val="1273125600"/>
            <w:rPr>
              <w:ins w:id="725" w:author="Portlock, Theo" w:date="2022-02-14T21:49:00Z"/>
              <w:rFonts w:eastAsia="Times New Roman"/>
            </w:rPr>
          </w:pPr>
          <w:ins w:id="726" w:author="Portlock, Theo" w:date="2022-02-14T21:49:00Z">
            <w:r>
              <w:rPr>
                <w:rFonts w:eastAsia="Times New Roman"/>
              </w:rPr>
              <w:t>[52]</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5B9EF022" w14:textId="77777777" w:rsidR="006247B9" w:rsidRDefault="006247B9">
          <w:pPr>
            <w:autoSpaceDE w:val="0"/>
            <w:autoSpaceDN w:val="0"/>
            <w:ind w:hanging="640"/>
            <w:divId w:val="1516504249"/>
            <w:rPr>
              <w:ins w:id="727" w:author="Portlock, Theo" w:date="2022-02-14T21:49:00Z"/>
              <w:rFonts w:eastAsia="Times New Roman"/>
            </w:rPr>
          </w:pPr>
          <w:ins w:id="728" w:author="Portlock, Theo" w:date="2022-02-14T21:49:00Z">
            <w:r>
              <w:rPr>
                <w:rFonts w:eastAsia="Times New Roman"/>
              </w:rPr>
              <w:lastRenderedPageBreak/>
              <w:t>[53]</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7B6F372B" w14:textId="77777777" w:rsidR="006247B9" w:rsidRDefault="006247B9">
          <w:pPr>
            <w:autoSpaceDE w:val="0"/>
            <w:autoSpaceDN w:val="0"/>
            <w:ind w:hanging="640"/>
            <w:divId w:val="662778749"/>
            <w:rPr>
              <w:ins w:id="729" w:author="Portlock, Theo" w:date="2022-02-14T21:49:00Z"/>
              <w:rFonts w:eastAsia="Times New Roman"/>
            </w:rPr>
          </w:pPr>
          <w:ins w:id="730" w:author="Portlock, Theo" w:date="2022-02-14T21:49:00Z">
            <w:r>
              <w:rPr>
                <w:rFonts w:eastAsia="Times New Roman"/>
              </w:rPr>
              <w:t>[54]</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74A45F42" w14:textId="77777777" w:rsidR="006247B9" w:rsidRDefault="006247B9">
          <w:pPr>
            <w:autoSpaceDE w:val="0"/>
            <w:autoSpaceDN w:val="0"/>
            <w:ind w:hanging="640"/>
            <w:divId w:val="1553806837"/>
            <w:rPr>
              <w:ins w:id="731" w:author="Portlock, Theo" w:date="2022-02-14T21:49:00Z"/>
              <w:rFonts w:eastAsia="Times New Roman"/>
            </w:rPr>
          </w:pPr>
          <w:ins w:id="732" w:author="Portlock, Theo" w:date="2022-02-14T21:49:00Z">
            <w:r>
              <w:rPr>
                <w:rFonts w:eastAsia="Times New Roman"/>
              </w:rPr>
              <w:t>[55]</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60E763E1" w14:textId="77777777" w:rsidR="006247B9" w:rsidRDefault="006247B9">
          <w:pPr>
            <w:autoSpaceDE w:val="0"/>
            <w:autoSpaceDN w:val="0"/>
            <w:ind w:hanging="640"/>
            <w:divId w:val="390465820"/>
            <w:rPr>
              <w:ins w:id="733" w:author="Portlock, Theo" w:date="2022-02-14T21:49:00Z"/>
              <w:rFonts w:eastAsia="Times New Roman"/>
            </w:rPr>
          </w:pPr>
          <w:ins w:id="734" w:author="Portlock, Theo" w:date="2022-02-14T21:49:00Z">
            <w:r>
              <w:rPr>
                <w:rFonts w:eastAsia="Times New Roman"/>
              </w:rPr>
              <w:t>[56]</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27EFA726" w14:textId="77777777" w:rsidR="006247B9" w:rsidRDefault="006247B9">
          <w:pPr>
            <w:autoSpaceDE w:val="0"/>
            <w:autoSpaceDN w:val="0"/>
            <w:ind w:hanging="640"/>
            <w:divId w:val="347413788"/>
            <w:rPr>
              <w:ins w:id="735" w:author="Portlock, Theo" w:date="2022-02-14T21:49:00Z"/>
              <w:rFonts w:eastAsia="Times New Roman"/>
            </w:rPr>
          </w:pPr>
          <w:ins w:id="736" w:author="Portlock, Theo" w:date="2022-02-14T21:49:00Z">
            <w:r>
              <w:rPr>
                <w:rFonts w:eastAsia="Times New Roman"/>
              </w:rPr>
              <w:t>[57]</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2FEC32AC" w14:textId="77777777" w:rsidR="006247B9" w:rsidRDefault="006247B9">
          <w:pPr>
            <w:autoSpaceDE w:val="0"/>
            <w:autoSpaceDN w:val="0"/>
            <w:ind w:hanging="640"/>
            <w:divId w:val="1296250406"/>
            <w:rPr>
              <w:ins w:id="737" w:author="Portlock, Theo" w:date="2022-02-14T21:49:00Z"/>
              <w:rFonts w:eastAsia="Times New Roman"/>
            </w:rPr>
          </w:pPr>
          <w:ins w:id="738" w:author="Portlock, Theo" w:date="2022-02-14T21:49:00Z">
            <w:r>
              <w:rPr>
                <w:rFonts w:eastAsia="Times New Roman"/>
              </w:rPr>
              <w:t>[58]</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360D078" w14:textId="77777777" w:rsidR="006247B9" w:rsidRDefault="006247B9">
          <w:pPr>
            <w:autoSpaceDE w:val="0"/>
            <w:autoSpaceDN w:val="0"/>
            <w:ind w:hanging="640"/>
            <w:divId w:val="1778023145"/>
            <w:rPr>
              <w:ins w:id="739" w:author="Portlock, Theo" w:date="2022-02-14T21:49:00Z"/>
              <w:rFonts w:eastAsia="Times New Roman"/>
            </w:rPr>
          </w:pPr>
          <w:ins w:id="740" w:author="Portlock, Theo" w:date="2022-02-14T21:49:00Z">
            <w:r>
              <w:rPr>
                <w:rFonts w:eastAsia="Times New Roman"/>
              </w:rPr>
              <w:t>[59]</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42A5939" w14:textId="77777777" w:rsidR="006247B9" w:rsidRDefault="006247B9">
          <w:pPr>
            <w:autoSpaceDE w:val="0"/>
            <w:autoSpaceDN w:val="0"/>
            <w:ind w:hanging="640"/>
            <w:divId w:val="1889952788"/>
            <w:rPr>
              <w:ins w:id="741" w:author="Portlock, Theo" w:date="2022-02-14T21:49:00Z"/>
              <w:rFonts w:eastAsia="Times New Roman"/>
            </w:rPr>
          </w:pPr>
          <w:ins w:id="742" w:author="Portlock, Theo" w:date="2022-02-14T21:49:00Z">
            <w:r>
              <w:rPr>
                <w:rFonts w:eastAsia="Times New Roman"/>
              </w:rPr>
              <w:lastRenderedPageBreak/>
              <w:t>[60]</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AD9A13" w14:textId="77777777" w:rsidR="006247B9" w:rsidRDefault="006247B9">
          <w:pPr>
            <w:autoSpaceDE w:val="0"/>
            <w:autoSpaceDN w:val="0"/>
            <w:ind w:hanging="640"/>
            <w:divId w:val="1788355006"/>
            <w:rPr>
              <w:ins w:id="743" w:author="Portlock, Theo" w:date="2022-02-14T21:49:00Z"/>
              <w:rFonts w:eastAsia="Times New Roman"/>
            </w:rPr>
          </w:pPr>
          <w:ins w:id="744" w:author="Portlock, Theo" w:date="2022-02-14T21:49:00Z">
            <w:r>
              <w:rPr>
                <w:rFonts w:eastAsia="Times New Roman"/>
              </w:rPr>
              <w:t>[61]</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09FCB7DA" w14:textId="77777777" w:rsidR="006247B9" w:rsidRDefault="006247B9">
          <w:pPr>
            <w:autoSpaceDE w:val="0"/>
            <w:autoSpaceDN w:val="0"/>
            <w:ind w:hanging="640"/>
            <w:divId w:val="428502100"/>
            <w:rPr>
              <w:ins w:id="745" w:author="Portlock, Theo" w:date="2022-02-14T21:49:00Z"/>
              <w:rFonts w:eastAsia="Times New Roman"/>
            </w:rPr>
          </w:pPr>
          <w:ins w:id="746" w:author="Portlock, Theo" w:date="2022-02-14T21:49:00Z">
            <w:r>
              <w:rPr>
                <w:rFonts w:eastAsia="Times New Roman"/>
              </w:rPr>
              <w:t>[62]</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3F25DDB8" w14:textId="77777777" w:rsidR="006247B9" w:rsidRDefault="006247B9">
          <w:pPr>
            <w:autoSpaceDE w:val="0"/>
            <w:autoSpaceDN w:val="0"/>
            <w:ind w:hanging="640"/>
            <w:divId w:val="1834686234"/>
            <w:rPr>
              <w:ins w:id="747" w:author="Portlock, Theo" w:date="2022-02-14T21:49:00Z"/>
              <w:rFonts w:eastAsia="Times New Roman"/>
            </w:rPr>
          </w:pPr>
          <w:ins w:id="748" w:author="Portlock, Theo" w:date="2022-02-14T21:49:00Z">
            <w:r>
              <w:rPr>
                <w:rFonts w:eastAsia="Times New Roman"/>
              </w:rPr>
              <w:t>[63]</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2AB7A62D" w14:textId="77777777" w:rsidR="006247B9" w:rsidRDefault="006247B9">
          <w:pPr>
            <w:autoSpaceDE w:val="0"/>
            <w:autoSpaceDN w:val="0"/>
            <w:ind w:hanging="640"/>
            <w:divId w:val="1495025471"/>
            <w:rPr>
              <w:ins w:id="749" w:author="Portlock, Theo" w:date="2022-02-14T21:49:00Z"/>
              <w:rFonts w:eastAsia="Times New Roman"/>
            </w:rPr>
          </w:pPr>
          <w:ins w:id="750" w:author="Portlock, Theo" w:date="2022-02-14T21:49:00Z">
            <w:r>
              <w:rPr>
                <w:rFonts w:eastAsia="Times New Roman"/>
              </w:rPr>
              <w:t>[64]</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626EC704" w14:textId="77777777" w:rsidR="006247B9" w:rsidRDefault="006247B9">
          <w:pPr>
            <w:autoSpaceDE w:val="0"/>
            <w:autoSpaceDN w:val="0"/>
            <w:ind w:hanging="640"/>
            <w:divId w:val="1799760603"/>
            <w:rPr>
              <w:ins w:id="751" w:author="Portlock, Theo" w:date="2022-02-14T21:49:00Z"/>
              <w:rFonts w:eastAsia="Times New Roman"/>
            </w:rPr>
          </w:pPr>
          <w:ins w:id="752" w:author="Portlock, Theo" w:date="2022-02-14T21:49:00Z">
            <w:r>
              <w:rPr>
                <w:rFonts w:eastAsia="Times New Roman"/>
              </w:rPr>
              <w:t>[65]</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4ED5C6E9" w14:textId="77777777" w:rsidR="006247B9" w:rsidRDefault="006247B9">
          <w:pPr>
            <w:autoSpaceDE w:val="0"/>
            <w:autoSpaceDN w:val="0"/>
            <w:ind w:hanging="640"/>
            <w:divId w:val="472986376"/>
            <w:rPr>
              <w:ins w:id="753" w:author="Portlock, Theo" w:date="2022-02-14T21:49:00Z"/>
              <w:rFonts w:eastAsia="Times New Roman"/>
            </w:rPr>
          </w:pPr>
          <w:ins w:id="754" w:author="Portlock, Theo" w:date="2022-02-14T21:49:00Z">
            <w:r>
              <w:rPr>
                <w:rFonts w:eastAsia="Times New Roman"/>
              </w:rPr>
              <w:lastRenderedPageBreak/>
              <w:t>[66]</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7A3CA60B" w14:textId="77777777" w:rsidR="006247B9" w:rsidRDefault="006247B9">
          <w:pPr>
            <w:autoSpaceDE w:val="0"/>
            <w:autoSpaceDN w:val="0"/>
            <w:ind w:hanging="640"/>
            <w:divId w:val="1600940805"/>
            <w:rPr>
              <w:ins w:id="755" w:author="Portlock, Theo" w:date="2022-02-14T21:49:00Z"/>
              <w:rFonts w:eastAsia="Times New Roman"/>
            </w:rPr>
          </w:pPr>
          <w:ins w:id="756" w:author="Portlock, Theo" w:date="2022-02-14T21:49:00Z">
            <w:r>
              <w:rPr>
                <w:rFonts w:eastAsia="Times New Roman"/>
              </w:rPr>
              <w:t>[67]</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3BAE631" w14:textId="77777777" w:rsidR="006247B9" w:rsidRDefault="006247B9">
          <w:pPr>
            <w:autoSpaceDE w:val="0"/>
            <w:autoSpaceDN w:val="0"/>
            <w:ind w:hanging="640"/>
            <w:divId w:val="1346400384"/>
            <w:rPr>
              <w:ins w:id="757" w:author="Portlock, Theo" w:date="2022-02-14T21:49:00Z"/>
              <w:rFonts w:eastAsia="Times New Roman"/>
            </w:rPr>
          </w:pPr>
          <w:ins w:id="758" w:author="Portlock, Theo" w:date="2022-02-14T21:49:00Z">
            <w:r>
              <w:rPr>
                <w:rFonts w:eastAsia="Times New Roman"/>
              </w:rPr>
              <w:t>[68]</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341D9262" w14:textId="77777777" w:rsidR="006247B9" w:rsidRDefault="006247B9">
          <w:pPr>
            <w:autoSpaceDE w:val="0"/>
            <w:autoSpaceDN w:val="0"/>
            <w:ind w:hanging="640"/>
            <w:divId w:val="265967235"/>
            <w:rPr>
              <w:ins w:id="759" w:author="Portlock, Theo" w:date="2022-02-14T21:49:00Z"/>
              <w:rFonts w:eastAsia="Times New Roman"/>
            </w:rPr>
          </w:pPr>
          <w:ins w:id="760" w:author="Portlock, Theo" w:date="2022-02-14T21:49:00Z">
            <w:r>
              <w:rPr>
                <w:rFonts w:eastAsia="Times New Roman"/>
              </w:rPr>
              <w:t>[69]</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6D85965C" w14:textId="77777777" w:rsidR="006247B9" w:rsidRDefault="006247B9">
          <w:pPr>
            <w:autoSpaceDE w:val="0"/>
            <w:autoSpaceDN w:val="0"/>
            <w:ind w:hanging="640"/>
            <w:divId w:val="1873834593"/>
            <w:rPr>
              <w:ins w:id="761" w:author="Portlock, Theo" w:date="2022-02-14T21:49:00Z"/>
              <w:rFonts w:eastAsia="Times New Roman"/>
            </w:rPr>
          </w:pPr>
          <w:ins w:id="762" w:author="Portlock, Theo" w:date="2022-02-14T21:49:00Z">
            <w:r>
              <w:rPr>
                <w:rFonts w:eastAsia="Times New Roman"/>
              </w:rPr>
              <w:t>[70]</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38E642AE" w14:textId="77777777" w:rsidR="006247B9" w:rsidRDefault="006247B9">
          <w:pPr>
            <w:autoSpaceDE w:val="0"/>
            <w:autoSpaceDN w:val="0"/>
            <w:ind w:hanging="640"/>
            <w:divId w:val="427310683"/>
            <w:rPr>
              <w:ins w:id="763" w:author="Portlock, Theo" w:date="2022-02-14T21:49:00Z"/>
              <w:rFonts w:eastAsia="Times New Roman"/>
            </w:rPr>
          </w:pPr>
          <w:ins w:id="764" w:author="Portlock, Theo" w:date="2022-02-14T21:49:00Z">
            <w:r>
              <w:rPr>
                <w:rFonts w:eastAsia="Times New Roman"/>
              </w:rPr>
              <w:t>[71]</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7498DF68" w14:textId="77777777" w:rsidR="006247B9" w:rsidRDefault="006247B9">
          <w:pPr>
            <w:autoSpaceDE w:val="0"/>
            <w:autoSpaceDN w:val="0"/>
            <w:ind w:hanging="640"/>
            <w:divId w:val="1285967718"/>
            <w:rPr>
              <w:ins w:id="765" w:author="Portlock, Theo" w:date="2022-02-14T21:49:00Z"/>
              <w:rFonts w:eastAsia="Times New Roman"/>
            </w:rPr>
          </w:pPr>
          <w:ins w:id="766" w:author="Portlock, Theo" w:date="2022-02-14T21:49:00Z">
            <w:r>
              <w:rPr>
                <w:rFonts w:eastAsia="Times New Roman"/>
              </w:rPr>
              <w:lastRenderedPageBreak/>
              <w:t>[72]</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27BF7C96" w14:textId="77777777" w:rsidR="006247B9" w:rsidRDefault="006247B9">
          <w:pPr>
            <w:autoSpaceDE w:val="0"/>
            <w:autoSpaceDN w:val="0"/>
            <w:ind w:hanging="640"/>
            <w:divId w:val="671220446"/>
            <w:rPr>
              <w:ins w:id="767" w:author="Portlock, Theo" w:date="2022-02-14T21:49:00Z"/>
              <w:rFonts w:eastAsia="Times New Roman"/>
            </w:rPr>
          </w:pPr>
          <w:ins w:id="768" w:author="Portlock, Theo" w:date="2022-02-14T21:49:00Z">
            <w:r>
              <w:rPr>
                <w:rFonts w:eastAsia="Times New Roman"/>
              </w:rPr>
              <w:t>[73]</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781B5E3B" w14:textId="77777777" w:rsidR="006247B9" w:rsidRDefault="006247B9">
          <w:pPr>
            <w:autoSpaceDE w:val="0"/>
            <w:autoSpaceDN w:val="0"/>
            <w:ind w:hanging="640"/>
            <w:divId w:val="107629034"/>
            <w:rPr>
              <w:ins w:id="769" w:author="Portlock, Theo" w:date="2022-02-14T21:49:00Z"/>
              <w:rFonts w:eastAsia="Times New Roman"/>
            </w:rPr>
          </w:pPr>
          <w:ins w:id="770" w:author="Portlock, Theo" w:date="2022-02-14T21:49:00Z">
            <w:r>
              <w:rPr>
                <w:rFonts w:eastAsia="Times New Roman"/>
              </w:rPr>
              <w:t>[74]</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4CFAF22C" w14:textId="77777777" w:rsidR="006247B9" w:rsidRDefault="006247B9">
          <w:pPr>
            <w:autoSpaceDE w:val="0"/>
            <w:autoSpaceDN w:val="0"/>
            <w:ind w:hanging="640"/>
            <w:divId w:val="1055355783"/>
            <w:rPr>
              <w:ins w:id="771" w:author="Portlock, Theo" w:date="2022-02-14T21:49:00Z"/>
              <w:rFonts w:eastAsia="Times New Roman"/>
            </w:rPr>
          </w:pPr>
          <w:ins w:id="772" w:author="Portlock, Theo" w:date="2022-02-14T21:49:00Z">
            <w:r>
              <w:rPr>
                <w:rFonts w:eastAsia="Times New Roman"/>
              </w:rPr>
              <w:t>[75]</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2295BD3" w14:textId="77777777" w:rsidR="006247B9" w:rsidRDefault="006247B9">
          <w:pPr>
            <w:autoSpaceDE w:val="0"/>
            <w:autoSpaceDN w:val="0"/>
            <w:ind w:hanging="640"/>
            <w:divId w:val="624115262"/>
            <w:rPr>
              <w:ins w:id="773" w:author="Portlock, Theo" w:date="2022-02-14T21:49:00Z"/>
              <w:rFonts w:eastAsia="Times New Roman"/>
            </w:rPr>
          </w:pPr>
          <w:ins w:id="774" w:author="Portlock, Theo" w:date="2022-02-14T21:49:00Z">
            <w:r>
              <w:rPr>
                <w:rFonts w:eastAsia="Times New Roman"/>
              </w:rPr>
              <w:t>[76]</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17B47F54" w14:textId="77777777" w:rsidR="006247B9" w:rsidRDefault="006247B9">
          <w:pPr>
            <w:autoSpaceDE w:val="0"/>
            <w:autoSpaceDN w:val="0"/>
            <w:ind w:hanging="640"/>
            <w:divId w:val="1842156072"/>
            <w:rPr>
              <w:ins w:id="775" w:author="Portlock, Theo" w:date="2022-02-14T21:49:00Z"/>
              <w:rFonts w:eastAsia="Times New Roman"/>
            </w:rPr>
          </w:pPr>
          <w:ins w:id="776" w:author="Portlock, Theo" w:date="2022-02-14T21:49:00Z">
            <w:r>
              <w:rPr>
                <w:rFonts w:eastAsia="Times New Roman"/>
              </w:rPr>
              <w:t>[77]</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02856C8C" w14:textId="77777777" w:rsidR="006247B9" w:rsidRDefault="006247B9">
          <w:pPr>
            <w:autoSpaceDE w:val="0"/>
            <w:autoSpaceDN w:val="0"/>
            <w:ind w:hanging="640"/>
            <w:divId w:val="421532286"/>
            <w:rPr>
              <w:ins w:id="777" w:author="Portlock, Theo" w:date="2022-02-14T21:49:00Z"/>
              <w:rFonts w:eastAsia="Times New Roman"/>
            </w:rPr>
          </w:pPr>
          <w:ins w:id="778" w:author="Portlock, Theo" w:date="2022-02-14T21:49:00Z">
            <w:r>
              <w:rPr>
                <w:rFonts w:eastAsia="Times New Roman"/>
              </w:rPr>
              <w:t>[78]</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A1DEB8" w14:textId="77777777" w:rsidR="006247B9" w:rsidRDefault="006247B9">
          <w:pPr>
            <w:autoSpaceDE w:val="0"/>
            <w:autoSpaceDN w:val="0"/>
            <w:ind w:hanging="640"/>
            <w:divId w:val="1828085530"/>
            <w:rPr>
              <w:ins w:id="779" w:author="Portlock, Theo" w:date="2022-02-14T21:49:00Z"/>
              <w:rFonts w:eastAsia="Times New Roman"/>
            </w:rPr>
          </w:pPr>
          <w:ins w:id="780" w:author="Portlock, Theo" w:date="2022-02-14T21:49:00Z">
            <w:r>
              <w:rPr>
                <w:rFonts w:eastAsia="Times New Roman"/>
              </w:rPr>
              <w:lastRenderedPageBreak/>
              <w:t>[79]</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03EA2AF7" w14:textId="77777777" w:rsidR="006247B9" w:rsidRDefault="006247B9">
          <w:pPr>
            <w:autoSpaceDE w:val="0"/>
            <w:autoSpaceDN w:val="0"/>
            <w:ind w:hanging="640"/>
            <w:divId w:val="385222200"/>
            <w:rPr>
              <w:ins w:id="781" w:author="Portlock, Theo" w:date="2022-02-14T21:49:00Z"/>
              <w:rFonts w:eastAsia="Times New Roman"/>
            </w:rPr>
          </w:pPr>
          <w:ins w:id="782" w:author="Portlock, Theo" w:date="2022-02-14T21:49:00Z">
            <w:r>
              <w:rPr>
                <w:rFonts w:eastAsia="Times New Roman"/>
              </w:rPr>
              <w:t>[80]</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497F0259" w14:textId="77777777" w:rsidR="006247B9" w:rsidRDefault="006247B9">
          <w:pPr>
            <w:autoSpaceDE w:val="0"/>
            <w:autoSpaceDN w:val="0"/>
            <w:ind w:hanging="640"/>
            <w:divId w:val="611859809"/>
            <w:rPr>
              <w:ins w:id="783" w:author="Portlock, Theo" w:date="2022-02-14T21:49:00Z"/>
              <w:rFonts w:eastAsia="Times New Roman"/>
            </w:rPr>
          </w:pPr>
          <w:ins w:id="784" w:author="Portlock, Theo" w:date="2022-02-14T21:49:00Z">
            <w:r>
              <w:rPr>
                <w:rFonts w:eastAsia="Times New Roman"/>
              </w:rPr>
              <w:t>[81]</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2889E826" w14:textId="77777777" w:rsidR="006247B9" w:rsidRDefault="006247B9">
          <w:pPr>
            <w:autoSpaceDE w:val="0"/>
            <w:autoSpaceDN w:val="0"/>
            <w:ind w:hanging="640"/>
            <w:divId w:val="1244754371"/>
            <w:rPr>
              <w:ins w:id="785" w:author="Portlock, Theo" w:date="2022-02-14T21:49:00Z"/>
              <w:rFonts w:eastAsia="Times New Roman"/>
            </w:rPr>
          </w:pPr>
          <w:ins w:id="786" w:author="Portlock, Theo" w:date="2022-02-14T21:49:00Z">
            <w:r>
              <w:rPr>
                <w:rFonts w:eastAsia="Times New Roman"/>
              </w:rPr>
              <w:t>[82]</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4D9BCF26" w14:textId="77777777" w:rsidR="006247B9" w:rsidRDefault="006247B9">
          <w:pPr>
            <w:autoSpaceDE w:val="0"/>
            <w:autoSpaceDN w:val="0"/>
            <w:ind w:hanging="640"/>
            <w:divId w:val="1642537012"/>
            <w:rPr>
              <w:ins w:id="787" w:author="Portlock, Theo" w:date="2022-02-14T21:49:00Z"/>
              <w:rFonts w:eastAsia="Times New Roman"/>
            </w:rPr>
          </w:pPr>
          <w:ins w:id="788" w:author="Portlock, Theo" w:date="2022-02-14T21:49:00Z">
            <w:r>
              <w:rPr>
                <w:rFonts w:eastAsia="Times New Roman"/>
              </w:rPr>
              <w:t>[83]</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6D66BA5F" w14:textId="77777777" w:rsidR="006247B9" w:rsidRDefault="006247B9">
          <w:pPr>
            <w:autoSpaceDE w:val="0"/>
            <w:autoSpaceDN w:val="0"/>
            <w:ind w:hanging="640"/>
            <w:divId w:val="1880434126"/>
            <w:rPr>
              <w:ins w:id="789" w:author="Portlock, Theo" w:date="2022-02-14T21:49:00Z"/>
              <w:rFonts w:eastAsia="Times New Roman"/>
            </w:rPr>
          </w:pPr>
          <w:ins w:id="790" w:author="Portlock, Theo" w:date="2022-02-14T21:49:00Z">
            <w:r>
              <w:rPr>
                <w:rFonts w:eastAsia="Times New Roman"/>
              </w:rPr>
              <w:t>[84]</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1908B8FD" w14:textId="77777777" w:rsidR="006247B9" w:rsidRDefault="006247B9">
          <w:pPr>
            <w:autoSpaceDE w:val="0"/>
            <w:autoSpaceDN w:val="0"/>
            <w:ind w:hanging="640"/>
            <w:divId w:val="1643582588"/>
            <w:rPr>
              <w:ins w:id="791" w:author="Portlock, Theo" w:date="2022-02-14T21:49:00Z"/>
              <w:rFonts w:eastAsia="Times New Roman"/>
            </w:rPr>
          </w:pPr>
          <w:ins w:id="792" w:author="Portlock, Theo" w:date="2022-02-14T21:49:00Z">
            <w:r>
              <w:rPr>
                <w:rFonts w:eastAsia="Times New Roman"/>
              </w:rPr>
              <w:t>[85]</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7EAD79BA" w14:textId="77777777" w:rsidR="006247B9" w:rsidRDefault="006247B9">
          <w:pPr>
            <w:autoSpaceDE w:val="0"/>
            <w:autoSpaceDN w:val="0"/>
            <w:ind w:hanging="640"/>
            <w:divId w:val="1777215923"/>
            <w:rPr>
              <w:ins w:id="793" w:author="Portlock, Theo" w:date="2022-02-14T21:49:00Z"/>
              <w:rFonts w:eastAsia="Times New Roman"/>
            </w:rPr>
          </w:pPr>
          <w:ins w:id="794" w:author="Portlock, Theo" w:date="2022-02-14T21:49:00Z">
            <w:r>
              <w:rPr>
                <w:rFonts w:eastAsia="Times New Roman"/>
              </w:rPr>
              <w:lastRenderedPageBreak/>
              <w:t>[86]</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6023E122" w14:textId="77777777" w:rsidR="006247B9" w:rsidRDefault="006247B9">
          <w:pPr>
            <w:autoSpaceDE w:val="0"/>
            <w:autoSpaceDN w:val="0"/>
            <w:ind w:hanging="640"/>
            <w:divId w:val="1255940446"/>
            <w:rPr>
              <w:ins w:id="795" w:author="Portlock, Theo" w:date="2022-02-14T21:49:00Z"/>
              <w:rFonts w:eastAsia="Times New Roman"/>
            </w:rPr>
          </w:pPr>
          <w:ins w:id="796" w:author="Portlock, Theo" w:date="2022-02-14T21:49:00Z">
            <w:r>
              <w:rPr>
                <w:rFonts w:eastAsia="Times New Roman"/>
              </w:rPr>
              <w:t>[87]</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5B80CC43" w14:textId="77777777" w:rsidR="006247B9" w:rsidRDefault="006247B9">
          <w:pPr>
            <w:autoSpaceDE w:val="0"/>
            <w:autoSpaceDN w:val="0"/>
            <w:ind w:hanging="640"/>
            <w:divId w:val="845635359"/>
            <w:rPr>
              <w:ins w:id="797" w:author="Portlock, Theo" w:date="2022-02-14T21:49:00Z"/>
              <w:rFonts w:eastAsia="Times New Roman"/>
            </w:rPr>
          </w:pPr>
          <w:ins w:id="798" w:author="Portlock, Theo" w:date="2022-02-14T21:49:00Z">
            <w:r>
              <w:rPr>
                <w:rFonts w:eastAsia="Times New Roman"/>
              </w:rPr>
              <w:t>[88]</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77290A4B" w14:textId="77777777" w:rsidR="006247B9" w:rsidRDefault="006247B9">
          <w:pPr>
            <w:autoSpaceDE w:val="0"/>
            <w:autoSpaceDN w:val="0"/>
            <w:ind w:hanging="640"/>
            <w:divId w:val="1304894222"/>
            <w:rPr>
              <w:ins w:id="799" w:author="Portlock, Theo" w:date="2022-02-14T21:49:00Z"/>
              <w:rFonts w:eastAsia="Times New Roman"/>
            </w:rPr>
          </w:pPr>
          <w:ins w:id="800" w:author="Portlock, Theo" w:date="2022-02-14T21:49:00Z">
            <w:r>
              <w:rPr>
                <w:rFonts w:eastAsia="Times New Roman"/>
              </w:rPr>
              <w:t>[89]</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C7CC4EC" w14:textId="77777777" w:rsidR="006247B9" w:rsidRDefault="006247B9">
          <w:pPr>
            <w:autoSpaceDE w:val="0"/>
            <w:autoSpaceDN w:val="0"/>
            <w:ind w:hanging="640"/>
            <w:divId w:val="2071268401"/>
            <w:rPr>
              <w:ins w:id="801" w:author="Portlock, Theo" w:date="2022-02-14T21:49:00Z"/>
              <w:rFonts w:eastAsia="Times New Roman"/>
            </w:rPr>
          </w:pPr>
          <w:ins w:id="802" w:author="Portlock, Theo" w:date="2022-02-14T21:49:00Z">
            <w:r>
              <w:rPr>
                <w:rFonts w:eastAsia="Times New Roman"/>
              </w:rPr>
              <w:t>[90]</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599B7E4E" w14:textId="77777777" w:rsidR="006247B9" w:rsidRDefault="006247B9">
          <w:pPr>
            <w:autoSpaceDE w:val="0"/>
            <w:autoSpaceDN w:val="0"/>
            <w:ind w:hanging="640"/>
            <w:divId w:val="1050347462"/>
            <w:rPr>
              <w:ins w:id="803" w:author="Portlock, Theo" w:date="2022-02-14T21:49:00Z"/>
              <w:rFonts w:eastAsia="Times New Roman"/>
            </w:rPr>
          </w:pPr>
          <w:ins w:id="804" w:author="Portlock, Theo" w:date="2022-02-14T21:49:00Z">
            <w:r>
              <w:rPr>
                <w:rFonts w:eastAsia="Times New Roman"/>
              </w:rPr>
              <w:t>[91]</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3D4957D1" w14:textId="77777777" w:rsidR="006247B9" w:rsidRDefault="006247B9">
          <w:pPr>
            <w:autoSpaceDE w:val="0"/>
            <w:autoSpaceDN w:val="0"/>
            <w:ind w:hanging="640"/>
            <w:divId w:val="1394088179"/>
            <w:rPr>
              <w:ins w:id="805" w:author="Portlock, Theo" w:date="2022-02-14T21:49:00Z"/>
              <w:rFonts w:eastAsia="Times New Roman"/>
            </w:rPr>
          </w:pPr>
          <w:ins w:id="806" w:author="Portlock, Theo" w:date="2022-02-14T21:49:00Z">
            <w:r>
              <w:rPr>
                <w:rFonts w:eastAsia="Times New Roman"/>
              </w:rPr>
              <w:t>[9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41BAD2D4" w14:textId="77777777" w:rsidR="006247B9" w:rsidRDefault="006247B9">
          <w:pPr>
            <w:autoSpaceDE w:val="0"/>
            <w:autoSpaceDN w:val="0"/>
            <w:ind w:hanging="640"/>
            <w:divId w:val="807941917"/>
            <w:rPr>
              <w:ins w:id="807" w:author="Portlock, Theo" w:date="2022-02-14T21:49:00Z"/>
              <w:rFonts w:eastAsia="Times New Roman"/>
            </w:rPr>
          </w:pPr>
          <w:ins w:id="808" w:author="Portlock, Theo" w:date="2022-02-14T21:49:00Z">
            <w:r>
              <w:rPr>
                <w:rFonts w:eastAsia="Times New Roman"/>
              </w:rPr>
              <w:lastRenderedPageBreak/>
              <w:t>[93]</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3736EA0E" w14:textId="77777777" w:rsidR="006247B9" w:rsidRDefault="006247B9">
          <w:pPr>
            <w:autoSpaceDE w:val="0"/>
            <w:autoSpaceDN w:val="0"/>
            <w:ind w:hanging="640"/>
            <w:divId w:val="1932854852"/>
            <w:rPr>
              <w:ins w:id="809" w:author="Portlock, Theo" w:date="2022-02-14T21:49:00Z"/>
              <w:rFonts w:eastAsia="Times New Roman"/>
            </w:rPr>
          </w:pPr>
          <w:ins w:id="810" w:author="Portlock, Theo" w:date="2022-02-14T21:49:00Z">
            <w:r>
              <w:rPr>
                <w:rFonts w:eastAsia="Times New Roman"/>
              </w:rPr>
              <w:t>[94]</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50BDE929" w14:textId="77777777" w:rsidR="006247B9" w:rsidRDefault="006247B9">
          <w:pPr>
            <w:autoSpaceDE w:val="0"/>
            <w:autoSpaceDN w:val="0"/>
            <w:ind w:hanging="640"/>
            <w:divId w:val="1860896601"/>
            <w:rPr>
              <w:ins w:id="811" w:author="Portlock, Theo" w:date="2022-02-14T21:49:00Z"/>
              <w:rFonts w:eastAsia="Times New Roman"/>
            </w:rPr>
          </w:pPr>
          <w:ins w:id="812" w:author="Portlock, Theo" w:date="2022-02-14T21:49:00Z">
            <w:r>
              <w:rPr>
                <w:rFonts w:eastAsia="Times New Roman"/>
              </w:rPr>
              <w:t>[95]</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20A6AE13" w14:textId="77777777" w:rsidR="006247B9" w:rsidRDefault="006247B9">
          <w:pPr>
            <w:autoSpaceDE w:val="0"/>
            <w:autoSpaceDN w:val="0"/>
            <w:ind w:hanging="640"/>
            <w:divId w:val="1889031135"/>
            <w:rPr>
              <w:ins w:id="813" w:author="Portlock, Theo" w:date="2022-02-14T21:49:00Z"/>
              <w:rFonts w:eastAsia="Times New Roman"/>
            </w:rPr>
          </w:pPr>
          <w:ins w:id="814" w:author="Portlock, Theo" w:date="2022-02-14T21:49:00Z">
            <w:r>
              <w:rPr>
                <w:rFonts w:eastAsia="Times New Roman"/>
              </w:rPr>
              <w:t>[96]</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3570E31F" w14:textId="77777777" w:rsidR="006247B9" w:rsidRDefault="006247B9">
          <w:pPr>
            <w:autoSpaceDE w:val="0"/>
            <w:autoSpaceDN w:val="0"/>
            <w:ind w:hanging="640"/>
            <w:divId w:val="894510567"/>
            <w:rPr>
              <w:ins w:id="815" w:author="Portlock, Theo" w:date="2022-02-14T21:49:00Z"/>
              <w:rFonts w:eastAsia="Times New Roman"/>
            </w:rPr>
          </w:pPr>
          <w:ins w:id="816" w:author="Portlock, Theo" w:date="2022-02-14T21:49:00Z">
            <w:r>
              <w:rPr>
                <w:rFonts w:eastAsia="Times New Roman"/>
              </w:rPr>
              <w:t>[97]</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46C5FC65" w14:textId="77777777" w:rsidR="006247B9" w:rsidRDefault="006247B9">
          <w:pPr>
            <w:autoSpaceDE w:val="0"/>
            <w:autoSpaceDN w:val="0"/>
            <w:ind w:hanging="640"/>
            <w:divId w:val="611401599"/>
            <w:rPr>
              <w:ins w:id="817" w:author="Portlock, Theo" w:date="2022-02-14T21:49:00Z"/>
              <w:rFonts w:eastAsia="Times New Roman"/>
            </w:rPr>
          </w:pPr>
          <w:ins w:id="818" w:author="Portlock, Theo" w:date="2022-02-14T21:49:00Z">
            <w:r>
              <w:rPr>
                <w:rFonts w:eastAsia="Times New Roman"/>
              </w:rPr>
              <w:t>[98]</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4708A41" w14:textId="77777777" w:rsidR="006247B9" w:rsidRDefault="006247B9">
          <w:pPr>
            <w:autoSpaceDE w:val="0"/>
            <w:autoSpaceDN w:val="0"/>
            <w:ind w:hanging="640"/>
            <w:divId w:val="196352854"/>
            <w:rPr>
              <w:ins w:id="819" w:author="Portlock, Theo" w:date="2022-02-14T21:49:00Z"/>
              <w:rFonts w:eastAsia="Times New Roman"/>
            </w:rPr>
          </w:pPr>
          <w:ins w:id="820" w:author="Portlock, Theo" w:date="2022-02-14T21:49:00Z">
            <w:r>
              <w:rPr>
                <w:rFonts w:eastAsia="Times New Roman"/>
              </w:rPr>
              <w:t>[99]</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5C74B81A" w14:textId="77777777" w:rsidR="006247B9" w:rsidRDefault="006247B9">
          <w:pPr>
            <w:autoSpaceDE w:val="0"/>
            <w:autoSpaceDN w:val="0"/>
            <w:ind w:hanging="640"/>
            <w:divId w:val="1072969969"/>
            <w:rPr>
              <w:ins w:id="821" w:author="Portlock, Theo" w:date="2022-02-14T21:49:00Z"/>
              <w:rFonts w:eastAsia="Times New Roman"/>
            </w:rPr>
          </w:pPr>
          <w:ins w:id="822" w:author="Portlock, Theo" w:date="2022-02-14T21:49:00Z">
            <w:r>
              <w:rPr>
                <w:rFonts w:eastAsia="Times New Roman"/>
              </w:rPr>
              <w:t>[100]</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lastRenderedPageBreak/>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04C7AB25" w14:textId="77777777" w:rsidR="006247B9" w:rsidRDefault="006247B9">
          <w:pPr>
            <w:autoSpaceDE w:val="0"/>
            <w:autoSpaceDN w:val="0"/>
            <w:ind w:hanging="640"/>
            <w:divId w:val="430395944"/>
            <w:rPr>
              <w:ins w:id="823" w:author="Portlock, Theo" w:date="2022-02-14T21:49:00Z"/>
              <w:rFonts w:eastAsia="Times New Roman"/>
            </w:rPr>
          </w:pPr>
          <w:ins w:id="824" w:author="Portlock, Theo" w:date="2022-02-14T21:49:00Z">
            <w:r>
              <w:rPr>
                <w:rFonts w:eastAsia="Times New Roman"/>
              </w:rPr>
              <w:t>[101]</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7AFD5AEB" w14:textId="77777777" w:rsidR="006247B9" w:rsidRDefault="006247B9">
          <w:pPr>
            <w:autoSpaceDE w:val="0"/>
            <w:autoSpaceDN w:val="0"/>
            <w:ind w:hanging="640"/>
            <w:divId w:val="1829785687"/>
            <w:rPr>
              <w:ins w:id="825" w:author="Portlock, Theo" w:date="2022-02-14T21:49:00Z"/>
              <w:rFonts w:eastAsia="Times New Roman"/>
            </w:rPr>
          </w:pPr>
          <w:ins w:id="826" w:author="Portlock, Theo" w:date="2022-02-14T21:49:00Z">
            <w:r>
              <w:rPr>
                <w:rFonts w:eastAsia="Times New Roman"/>
              </w:rPr>
              <w:t>[102]</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6495D737" w:rsidR="003400E0" w:rsidRPr="001C4BD1" w:rsidDel="007D2D38" w:rsidRDefault="006247B9">
          <w:pPr>
            <w:autoSpaceDE w:val="0"/>
            <w:autoSpaceDN w:val="0"/>
            <w:ind w:hanging="640"/>
            <w:divId w:val="1100491918"/>
            <w:rPr>
              <w:del w:id="827" w:author="Portlock, Theo" w:date="2022-02-11T16:09:00Z"/>
              <w:rFonts w:eastAsia="Times New Roman"/>
            </w:rPr>
          </w:pPr>
          <w:ins w:id="828" w:author="Portlock, Theo" w:date="2022-02-14T21:49:00Z">
            <w:r>
              <w:rPr>
                <w:rFonts w:eastAsia="Times New Roman"/>
              </w:rPr>
              <w:t> </w:t>
            </w:r>
          </w:ins>
          <w:del w:id="829"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30" w:author="Portlock, Theo" w:date="2022-02-11T16:09:00Z"/>
              <w:rFonts w:eastAsia="Times New Roman"/>
            </w:rPr>
          </w:pPr>
          <w:del w:id="831"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32" w:author="Portlock, Theo" w:date="2022-02-11T16:09:00Z"/>
              <w:rFonts w:eastAsia="Times New Roman"/>
            </w:rPr>
          </w:pPr>
          <w:del w:id="833"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34" w:author="Portlock, Theo" w:date="2022-02-11T16:09:00Z"/>
              <w:rFonts w:eastAsia="Times New Roman"/>
            </w:rPr>
          </w:pPr>
          <w:del w:id="835"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36" w:author="Portlock, Theo" w:date="2022-02-11T16:09:00Z"/>
              <w:rFonts w:eastAsia="Times New Roman"/>
            </w:rPr>
          </w:pPr>
          <w:del w:id="837"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38" w:author="Portlock, Theo" w:date="2022-02-11T16:09:00Z"/>
              <w:rFonts w:eastAsia="Times New Roman"/>
            </w:rPr>
          </w:pPr>
          <w:del w:id="839"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40" w:author="Portlock, Theo" w:date="2022-02-11T16:09:00Z"/>
              <w:rFonts w:eastAsia="Times New Roman"/>
            </w:rPr>
          </w:pPr>
          <w:del w:id="841"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42" w:author="Portlock, Theo" w:date="2022-02-11T16:09:00Z"/>
              <w:rFonts w:eastAsia="Times New Roman"/>
            </w:rPr>
          </w:pPr>
          <w:del w:id="843"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44" w:author="Portlock, Theo" w:date="2022-02-11T16:09:00Z"/>
              <w:rFonts w:eastAsia="Times New Roman"/>
            </w:rPr>
          </w:pPr>
          <w:del w:id="845"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46" w:author="Portlock, Theo" w:date="2022-02-11T16:09:00Z"/>
              <w:rFonts w:eastAsia="Times New Roman"/>
            </w:rPr>
          </w:pPr>
          <w:del w:id="847"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48" w:author="Portlock, Theo" w:date="2022-02-11T16:09:00Z"/>
              <w:rFonts w:eastAsia="Times New Roman"/>
            </w:rPr>
          </w:pPr>
          <w:del w:id="849"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50" w:author="Portlock, Theo" w:date="2022-02-11T16:09:00Z"/>
              <w:rFonts w:eastAsia="Times New Roman"/>
            </w:rPr>
          </w:pPr>
          <w:del w:id="851"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52" w:author="Portlock, Theo" w:date="2022-02-11T16:09:00Z"/>
              <w:rFonts w:eastAsia="Times New Roman"/>
            </w:rPr>
          </w:pPr>
          <w:del w:id="853"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54" w:author="Portlock, Theo" w:date="2022-02-11T16:09:00Z"/>
              <w:rFonts w:eastAsia="Times New Roman"/>
            </w:rPr>
          </w:pPr>
          <w:del w:id="855"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56" w:author="Portlock, Theo" w:date="2022-02-11T16:09:00Z"/>
              <w:rFonts w:eastAsia="Times New Roman"/>
            </w:rPr>
          </w:pPr>
          <w:del w:id="857"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58" w:author="Portlock, Theo" w:date="2022-02-11T16:09:00Z"/>
              <w:rFonts w:eastAsia="Times New Roman"/>
            </w:rPr>
          </w:pPr>
          <w:del w:id="859"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60" w:author="Portlock, Theo" w:date="2022-02-11T16:09:00Z"/>
              <w:rFonts w:eastAsia="Times New Roman"/>
            </w:rPr>
          </w:pPr>
          <w:del w:id="861"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62" w:author="Portlock, Theo" w:date="2022-02-11T16:09:00Z"/>
              <w:rFonts w:eastAsia="Times New Roman"/>
            </w:rPr>
          </w:pPr>
          <w:del w:id="863"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64" w:author="Portlock, Theo" w:date="2022-02-11T16:09:00Z"/>
              <w:rFonts w:eastAsia="Times New Roman"/>
            </w:rPr>
          </w:pPr>
          <w:del w:id="865"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66" w:author="Portlock, Theo" w:date="2022-02-11T16:09:00Z"/>
              <w:rFonts w:eastAsia="Times New Roman"/>
            </w:rPr>
          </w:pPr>
          <w:del w:id="867"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68" w:author="Portlock, Theo" w:date="2022-02-11T16:09:00Z"/>
              <w:rFonts w:eastAsia="Times New Roman"/>
            </w:rPr>
          </w:pPr>
          <w:del w:id="869"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70" w:author="Portlock, Theo" w:date="2022-02-11T16:09:00Z"/>
              <w:rFonts w:eastAsia="Times New Roman"/>
            </w:rPr>
          </w:pPr>
          <w:del w:id="871"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72" w:author="Portlock, Theo" w:date="2022-02-11T16:09:00Z"/>
              <w:rFonts w:eastAsia="Times New Roman"/>
            </w:rPr>
          </w:pPr>
          <w:del w:id="873"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74" w:author="Portlock, Theo" w:date="2022-02-11T16:09:00Z"/>
              <w:rFonts w:eastAsia="Times New Roman"/>
            </w:rPr>
          </w:pPr>
          <w:del w:id="875"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876" w:author="Portlock, Theo" w:date="2022-02-11T16:09:00Z"/>
              <w:rFonts w:eastAsia="Times New Roman"/>
            </w:rPr>
          </w:pPr>
          <w:del w:id="877"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878" w:author="Portlock, Theo" w:date="2022-02-11T16:09:00Z"/>
              <w:rFonts w:eastAsia="Times New Roman"/>
            </w:rPr>
          </w:pPr>
          <w:del w:id="879"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880" w:author="Portlock, Theo" w:date="2022-02-11T16:09:00Z"/>
              <w:rFonts w:eastAsia="Times New Roman"/>
            </w:rPr>
          </w:pPr>
          <w:del w:id="881"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882" w:author="Portlock, Theo" w:date="2022-02-11T16:09:00Z"/>
              <w:rFonts w:eastAsia="Times New Roman"/>
            </w:rPr>
          </w:pPr>
          <w:del w:id="883"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884" w:author="Portlock, Theo" w:date="2022-02-11T16:09:00Z"/>
              <w:rFonts w:eastAsia="Times New Roman"/>
            </w:rPr>
          </w:pPr>
          <w:del w:id="885"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886" w:author="Portlock, Theo" w:date="2022-02-11T16:09:00Z"/>
              <w:rFonts w:eastAsia="Times New Roman"/>
            </w:rPr>
          </w:pPr>
          <w:del w:id="887"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888" w:author="Portlock, Theo" w:date="2022-02-11T16:09:00Z"/>
              <w:rFonts w:eastAsia="Times New Roman"/>
            </w:rPr>
          </w:pPr>
          <w:del w:id="889"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890" w:author="Portlock, Theo" w:date="2022-02-11T16:09:00Z"/>
              <w:rFonts w:eastAsia="Times New Roman"/>
            </w:rPr>
          </w:pPr>
          <w:del w:id="891"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892" w:author="Portlock, Theo" w:date="2022-02-11T16:09:00Z"/>
              <w:rFonts w:eastAsia="Times New Roman"/>
            </w:rPr>
          </w:pPr>
          <w:del w:id="893"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894" w:author="Portlock, Theo" w:date="2022-02-11T16:09:00Z"/>
              <w:rFonts w:eastAsia="Times New Roman"/>
            </w:rPr>
          </w:pPr>
          <w:del w:id="895"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896" w:author="Portlock, Theo" w:date="2022-02-11T16:09:00Z"/>
              <w:rFonts w:eastAsia="Times New Roman"/>
            </w:rPr>
          </w:pPr>
          <w:del w:id="897"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898" w:author="Portlock, Theo" w:date="2022-02-11T16:09:00Z"/>
              <w:rFonts w:eastAsia="Times New Roman"/>
            </w:rPr>
          </w:pPr>
          <w:del w:id="899"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00" w:author="Portlock, Theo" w:date="2022-02-11T16:09:00Z"/>
              <w:rFonts w:eastAsia="Times New Roman"/>
            </w:rPr>
          </w:pPr>
          <w:del w:id="901"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02" w:author="Portlock, Theo" w:date="2022-02-11T16:09:00Z"/>
              <w:rFonts w:eastAsia="Times New Roman"/>
            </w:rPr>
          </w:pPr>
          <w:del w:id="903"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04" w:author="Portlock, Theo" w:date="2022-02-11T16:09:00Z"/>
              <w:rFonts w:eastAsia="Times New Roman"/>
            </w:rPr>
          </w:pPr>
          <w:del w:id="905"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06" w:author="Portlock, Theo" w:date="2022-02-11T16:09:00Z"/>
              <w:rFonts w:eastAsia="Times New Roman"/>
            </w:rPr>
          </w:pPr>
          <w:del w:id="907"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08" w:author="Portlock, Theo" w:date="2022-02-11T16:09:00Z"/>
              <w:rFonts w:eastAsia="Times New Roman"/>
            </w:rPr>
          </w:pPr>
          <w:del w:id="909"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10" w:author="Portlock, Theo" w:date="2022-02-11T16:09:00Z"/>
              <w:rFonts w:eastAsia="Times New Roman"/>
            </w:rPr>
          </w:pPr>
          <w:del w:id="911"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12" w:author="Portlock, Theo" w:date="2022-02-11T16:09:00Z"/>
              <w:rFonts w:eastAsia="Times New Roman"/>
            </w:rPr>
          </w:pPr>
          <w:del w:id="913"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14" w:author="Portlock, Theo" w:date="2022-02-11T16:09:00Z"/>
              <w:rFonts w:eastAsia="Times New Roman"/>
            </w:rPr>
          </w:pPr>
          <w:del w:id="915"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16" w:author="Portlock, Theo" w:date="2022-02-11T16:09:00Z"/>
              <w:rFonts w:eastAsia="Times New Roman"/>
            </w:rPr>
          </w:pPr>
          <w:del w:id="917"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18" w:author="Portlock, Theo" w:date="2022-02-11T16:09:00Z"/>
              <w:rFonts w:eastAsia="Times New Roman"/>
            </w:rPr>
          </w:pPr>
          <w:del w:id="919"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20" w:author="Portlock, Theo" w:date="2022-02-11T16:09:00Z"/>
              <w:rFonts w:eastAsia="Times New Roman"/>
            </w:rPr>
          </w:pPr>
          <w:del w:id="921"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22" w:author="Portlock, Theo" w:date="2022-02-11T16:09:00Z"/>
              <w:rFonts w:eastAsia="Times New Roman"/>
            </w:rPr>
          </w:pPr>
          <w:del w:id="923"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24" w:author="Portlock, Theo" w:date="2022-02-11T16:09:00Z"/>
              <w:rFonts w:eastAsia="Times New Roman"/>
            </w:rPr>
          </w:pPr>
          <w:del w:id="925"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26" w:author="Portlock, Theo" w:date="2022-02-11T16:09:00Z"/>
              <w:rFonts w:eastAsia="Times New Roman"/>
            </w:rPr>
          </w:pPr>
          <w:del w:id="927"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28" w:author="Portlock, Theo" w:date="2022-02-11T16:09:00Z"/>
              <w:rFonts w:eastAsia="Times New Roman"/>
            </w:rPr>
          </w:pPr>
          <w:del w:id="929"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30" w:author="Portlock, Theo" w:date="2022-02-11T16:09:00Z"/>
              <w:rFonts w:eastAsia="Times New Roman"/>
            </w:rPr>
          </w:pPr>
          <w:del w:id="931"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32" w:author="Portlock, Theo" w:date="2022-02-11T16:09:00Z"/>
              <w:rFonts w:eastAsia="Times New Roman"/>
            </w:rPr>
          </w:pPr>
          <w:del w:id="933"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34" w:author="Portlock, Theo" w:date="2022-02-11T16:09:00Z"/>
              <w:rFonts w:eastAsia="Times New Roman"/>
            </w:rPr>
          </w:pPr>
          <w:del w:id="935"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36" w:author="Portlock, Theo" w:date="2022-02-11T16:09:00Z"/>
              <w:rFonts w:eastAsia="Times New Roman"/>
            </w:rPr>
          </w:pPr>
          <w:del w:id="937"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38" w:author="Portlock, Theo" w:date="2022-02-11T16:09:00Z"/>
              <w:rFonts w:eastAsia="Times New Roman"/>
            </w:rPr>
          </w:pPr>
          <w:del w:id="939"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40" w:author="Portlock, Theo" w:date="2022-02-11T16:09:00Z"/>
              <w:rFonts w:eastAsia="Times New Roman"/>
            </w:rPr>
          </w:pPr>
          <w:del w:id="941"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42" w:author="Portlock, Theo" w:date="2022-02-11T16:09:00Z"/>
              <w:rFonts w:eastAsia="Times New Roman"/>
            </w:rPr>
          </w:pPr>
          <w:del w:id="943"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44" w:author="Portlock, Theo" w:date="2022-02-11T16:09:00Z"/>
              <w:rFonts w:eastAsia="Times New Roman"/>
            </w:rPr>
          </w:pPr>
          <w:del w:id="945"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46" w:author="Portlock, Theo" w:date="2022-02-11T16:09:00Z"/>
              <w:rFonts w:eastAsia="Times New Roman"/>
            </w:rPr>
          </w:pPr>
          <w:del w:id="947"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48" w:author="Portlock, Theo" w:date="2022-02-11T16:09:00Z"/>
              <w:rFonts w:eastAsia="Times New Roman"/>
            </w:rPr>
          </w:pPr>
          <w:del w:id="949"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50" w:author="Portlock, Theo" w:date="2022-02-11T16:09:00Z"/>
              <w:rFonts w:eastAsia="Times New Roman"/>
            </w:rPr>
          </w:pPr>
          <w:del w:id="951"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52" w:author="Portlock, Theo" w:date="2022-02-11T16:09:00Z"/>
              <w:rFonts w:eastAsia="Times New Roman"/>
            </w:rPr>
          </w:pPr>
          <w:del w:id="953"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54" w:author="Portlock, Theo" w:date="2022-02-11T16:09:00Z"/>
              <w:rFonts w:eastAsia="Times New Roman"/>
            </w:rPr>
          </w:pPr>
          <w:del w:id="955"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56" w:author="Portlock, Theo" w:date="2022-02-11T16:09:00Z"/>
              <w:rFonts w:eastAsia="Times New Roman"/>
            </w:rPr>
          </w:pPr>
          <w:del w:id="957"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58" w:author="Portlock, Theo" w:date="2022-02-11T16:09:00Z"/>
              <w:rFonts w:eastAsia="Times New Roman"/>
            </w:rPr>
          </w:pPr>
          <w:del w:id="959"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60" w:author="Portlock, Theo" w:date="2022-02-11T16:09:00Z"/>
              <w:rFonts w:eastAsia="Times New Roman"/>
            </w:rPr>
          </w:pPr>
          <w:del w:id="961"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62" w:author="Portlock, Theo" w:date="2022-02-11T16:09:00Z"/>
              <w:rFonts w:eastAsia="Times New Roman"/>
            </w:rPr>
          </w:pPr>
          <w:del w:id="963"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64" w:author="Portlock, Theo" w:date="2022-02-11T16:09:00Z"/>
              <w:rFonts w:eastAsia="Times New Roman"/>
            </w:rPr>
          </w:pPr>
          <w:del w:id="965"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66" w:author="Portlock, Theo" w:date="2022-02-11T16:09:00Z"/>
              <w:rFonts w:eastAsia="Times New Roman"/>
            </w:rPr>
          </w:pPr>
          <w:del w:id="967"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68" w:author="Portlock, Theo" w:date="2022-02-11T16:09:00Z"/>
              <w:rFonts w:eastAsia="Times New Roman"/>
            </w:rPr>
          </w:pPr>
          <w:del w:id="969"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70" w:author="Portlock, Theo" w:date="2022-02-11T16:09:00Z"/>
              <w:rFonts w:eastAsia="Times New Roman"/>
            </w:rPr>
          </w:pPr>
          <w:del w:id="971"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72" w:author="Portlock, Theo" w:date="2022-02-11T16:09:00Z"/>
              <w:rFonts w:eastAsia="Times New Roman"/>
            </w:rPr>
          </w:pPr>
          <w:del w:id="973"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74" w:author="Portlock, Theo" w:date="2022-02-11T16:09:00Z"/>
              <w:rFonts w:eastAsia="Times New Roman"/>
            </w:rPr>
          </w:pPr>
          <w:del w:id="975"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976" w:author="Portlock, Theo" w:date="2022-02-11T16:09:00Z"/>
              <w:rFonts w:eastAsia="Times New Roman"/>
            </w:rPr>
          </w:pPr>
          <w:del w:id="977"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978" w:author="Portlock, Theo" w:date="2022-02-11T16:09:00Z"/>
              <w:rFonts w:eastAsia="Times New Roman"/>
            </w:rPr>
          </w:pPr>
          <w:del w:id="979"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980" w:author="Portlock, Theo" w:date="2022-02-11T16:09:00Z"/>
              <w:rFonts w:eastAsia="Times New Roman"/>
            </w:rPr>
          </w:pPr>
          <w:del w:id="981"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982" w:author="Portlock, Theo" w:date="2022-02-11T16:09:00Z"/>
              <w:rFonts w:eastAsia="Times New Roman"/>
            </w:rPr>
          </w:pPr>
          <w:del w:id="983"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984" w:author="Portlock, Theo" w:date="2022-02-11T16:09:00Z"/>
              <w:rFonts w:eastAsia="Times New Roman"/>
            </w:rPr>
          </w:pPr>
          <w:del w:id="985"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986" w:author="Portlock, Theo" w:date="2022-02-11T16:09:00Z"/>
              <w:rFonts w:eastAsia="Times New Roman"/>
            </w:rPr>
          </w:pPr>
          <w:del w:id="987"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988" w:author="Portlock, Theo" w:date="2022-02-11T16:09:00Z"/>
              <w:rFonts w:eastAsia="Times New Roman"/>
            </w:rPr>
          </w:pPr>
          <w:del w:id="989"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990" w:author="Portlock, Theo" w:date="2022-02-11T16:09:00Z"/>
              <w:rFonts w:eastAsia="Times New Roman"/>
            </w:rPr>
          </w:pPr>
          <w:del w:id="991"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992" w:author="Portlock, Theo" w:date="2022-02-11T16:09:00Z"/>
              <w:rFonts w:eastAsia="Times New Roman"/>
              <w:lang w:val="fr-FR"/>
            </w:rPr>
          </w:pPr>
          <w:del w:id="993"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994" w:author="Portlock, Theo" w:date="2022-02-11T16:09:00Z"/>
              <w:rFonts w:eastAsia="Times New Roman"/>
              <w:lang w:val="fr-FR"/>
            </w:rPr>
          </w:pPr>
          <w:del w:id="995"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996" w:author="Portlock, Theo" w:date="2022-02-11T16:09:00Z"/>
              <w:rFonts w:eastAsia="Times New Roman"/>
            </w:rPr>
          </w:pPr>
          <w:del w:id="997"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998" w:author="Portlock, Theo" w:date="2022-02-11T16:09:00Z"/>
              <w:rFonts w:eastAsia="Times New Roman"/>
            </w:rPr>
          </w:pPr>
          <w:del w:id="999"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00" w:author="Portlock, Theo" w:date="2022-02-11T16:09:00Z"/>
              <w:rFonts w:eastAsia="Times New Roman"/>
            </w:rPr>
          </w:pPr>
          <w:del w:id="1001"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02" w:author="Portlock, Theo" w:date="2022-02-11T16:09:00Z"/>
              <w:rFonts w:eastAsia="Times New Roman"/>
            </w:rPr>
          </w:pPr>
          <w:del w:id="1003"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04" w:author="Portlock, Theo" w:date="2022-02-11T16:09:00Z"/>
              <w:rFonts w:eastAsia="Times New Roman"/>
            </w:rPr>
          </w:pPr>
          <w:del w:id="1005"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06" w:author="Portlock, Theo" w:date="2022-02-11T16:09:00Z"/>
              <w:rFonts w:eastAsia="Times New Roman"/>
            </w:rPr>
          </w:pPr>
          <w:del w:id="1007"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08" w:author="Portlock, Theo" w:date="2022-02-11T16:09:00Z"/>
              <w:rFonts w:eastAsia="Times New Roman"/>
            </w:rPr>
          </w:pPr>
          <w:del w:id="1009"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10" w:author="Portlock, Theo" w:date="2022-02-11T16:09:00Z"/>
              <w:rFonts w:eastAsia="Times New Roman"/>
            </w:rPr>
          </w:pPr>
          <w:del w:id="1011"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12" w:author="Portlock, Theo" w:date="2022-02-11T16:09:00Z"/>
              <w:rFonts w:eastAsia="Times New Roman"/>
            </w:rPr>
          </w:pPr>
          <w:del w:id="1013"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14"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15"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32D282E"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10iLCJtYW51YWxPdmVycmlkZVRleHQiOiIifX0="/>
          <w:id w:val="-973217523"/>
          <w:placeholder>
            <w:docPart w:val="DefaultPlaceholder_-1854013440"/>
          </w:placeholder>
        </w:sdtPr>
        <w:sdtEndPr/>
        <w:sdtContent>
          <w:ins w:id="1016" w:author="Portlock, Theo" w:date="2022-02-14T21:49:00Z">
            <w:r w:rsidR="006247B9" w:rsidRPr="006247B9">
              <w:rPr>
                <w:color w:val="000000"/>
              </w:rPr>
              <w:t>[77]</w:t>
            </w:r>
          </w:ins>
          <w:del w:id="1017" w:author="Portlock, Theo" w:date="2022-02-11T16:09:00Z">
            <w:r w:rsidR="003400E0" w:rsidRPr="006247B9" w:rsidDel="007D2D38">
              <w:rPr>
                <w:color w:val="000000"/>
              </w:rPr>
              <w:delText>[68]</w:delText>
            </w:r>
          </w:del>
        </w:sdtContent>
      </w:sdt>
      <w:r w:rsidR="005D396F" w:rsidRPr="001C4BD1">
        <w:t xml:space="preserve">. Using the </w:t>
      </w:r>
      <w:commentRangeStart w:id="1018"/>
      <w:commentRangeStart w:id="1019"/>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4XSIsIm1hbnVhbE92ZXJyaWRlVGV4dCI6IiJ9fQ=="/>
          <w:id w:val="-2074350023"/>
          <w:placeholder>
            <w:docPart w:val="DefaultPlaceholder_-1854013440"/>
          </w:placeholder>
        </w:sdtPr>
        <w:sdtEndPr/>
        <w:sdtContent>
          <w:ins w:id="1020" w:author="Portlock, Theo" w:date="2022-02-14T21:49:00Z">
            <w:r w:rsidR="006247B9" w:rsidRPr="006247B9">
              <w:rPr>
                <w:color w:val="000000"/>
              </w:rPr>
              <w:t>[78]</w:t>
            </w:r>
          </w:ins>
          <w:ins w:id="1021" w:author="Nicolas Pons" w:date="2022-02-09T11:54:00Z">
            <w:del w:id="1022" w:author="Portlock, Theo" w:date="2022-02-11T16:09:00Z">
              <w:r w:rsidR="00DB7E3C" w:rsidRPr="006247B9" w:rsidDel="007D2D38">
                <w:rPr>
                  <w:color w:val="000000"/>
                </w:rPr>
                <w:delText xml:space="preserve"> </w:delText>
              </w:r>
            </w:del>
          </w:ins>
          <w:del w:id="1023" w:author="Portlock, Theo" w:date="2022-02-11T16:09:00Z">
            <w:r w:rsidR="003400E0" w:rsidRPr="006247B9" w:rsidDel="007D2D38">
              <w:rPr>
                <w:color w:val="000000"/>
              </w:rPr>
              <w:delText>[69]</w:delText>
            </w:r>
          </w:del>
        </w:sdtContent>
      </w:sdt>
      <w:commentRangeEnd w:id="1018"/>
      <w:r w:rsidR="00DB7E3C">
        <w:rPr>
          <w:rStyle w:val="CommentReference"/>
          <w:rFonts w:eastAsiaTheme="minorEastAsia"/>
          <w:lang w:val="en-US" w:eastAsia="ko-KR"/>
        </w:rPr>
        <w:commentReference w:id="1018"/>
      </w:r>
      <w:commentRangeEnd w:id="1019"/>
      <w:r w:rsidR="00496DFB">
        <w:rPr>
          <w:rStyle w:val="CommentReference"/>
          <w:rFonts w:eastAsiaTheme="minorEastAsia"/>
          <w:lang w:val="en-US" w:eastAsia="ko-KR"/>
        </w:rPr>
        <w:commentReference w:id="1019"/>
      </w:r>
      <w:ins w:id="1024"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25"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ins w:id="1026" w:author="Portlock, Theo" w:date="2022-02-14T21:49:00Z">
            <w:r w:rsidR="006247B9" w:rsidRPr="006247B9">
              <w:rPr>
                <w:color w:val="000000"/>
              </w:rPr>
              <w:t>[9]</w:t>
            </w:r>
          </w:ins>
          <w:ins w:id="1027" w:author="Nicolas Pons" w:date="2022-02-09T11:55:00Z">
            <w:del w:id="1028" w:author="Portlock, Theo" w:date="2022-02-11T16:09:00Z">
              <w:r w:rsidR="001C521A" w:rsidRPr="006247B9" w:rsidDel="007D2D38">
                <w:rPr>
                  <w:color w:val="000000"/>
                </w:rPr>
                <w:delText xml:space="preserve"> </w:delText>
              </w:r>
            </w:del>
          </w:ins>
          <w:del w:id="1029" w:author="Portlock, Theo" w:date="2022-02-11T16:09:00Z">
            <w:r w:rsidR="003400E0" w:rsidRPr="006247B9"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5XSIsIm1hbnVhbE92ZXJyaWRlVGV4dCI6IiJ9fQ=="/>
          <w:id w:val="376671924"/>
          <w:placeholder>
            <w:docPart w:val="DefaultPlaceholder_-1854013440"/>
          </w:placeholder>
        </w:sdtPr>
        <w:sdtEndPr/>
        <w:sdtContent>
          <w:ins w:id="1030" w:author="Portlock, Theo" w:date="2022-02-14T21:49:00Z">
            <w:r w:rsidR="006247B9" w:rsidRPr="006247B9">
              <w:rPr>
                <w:color w:val="000000"/>
              </w:rPr>
              <w:t>[79]</w:t>
            </w:r>
          </w:ins>
          <w:del w:id="1031" w:author="Portlock, Theo" w:date="2022-02-11T16:09:00Z">
            <w:r w:rsidR="003400E0" w:rsidRPr="006247B9"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lastRenderedPageBreak/>
        <w:t>MSP taxonomic annotation with phylogenetic tree</w:t>
      </w:r>
      <w:r w:rsidR="005871F6" w:rsidRPr="001C4BD1">
        <w:rPr>
          <w:lang w:val="en-GB"/>
        </w:rPr>
        <w:t>.</w:t>
      </w:r>
    </w:p>
    <w:p w14:paraId="68D8B5E6" w14:textId="6AE3E3A3"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F0iLCJtYW51YWxPdmVycmlkZVRleHQiOiIifX0="/>
          <w:id w:val="129752250"/>
          <w:placeholder>
            <w:docPart w:val="DefaultPlaceholder_-1854013440"/>
          </w:placeholder>
        </w:sdtPr>
        <w:sdtEndPr/>
        <w:sdtContent>
          <w:ins w:id="1032" w:author="Portlock, Theo" w:date="2022-02-14T21:49:00Z">
            <w:r w:rsidR="006247B9" w:rsidRPr="006247B9">
              <w:rPr>
                <w:color w:val="000000"/>
              </w:rPr>
              <w:t>[80]</w:t>
            </w:r>
          </w:ins>
          <w:del w:id="1033" w:author="Portlock, Theo" w:date="2022-02-11T16:09:00Z">
            <w:r w:rsidR="003400E0" w:rsidRPr="006247B9"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0DDEA7B7"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FdIiwibWFudWFsT3ZlcnJpZGVUZXh0IjoiIn19"/>
          <w:id w:val="-1900586567"/>
          <w:placeholder>
            <w:docPart w:val="DefaultPlaceholder_-1854013440"/>
          </w:placeholder>
        </w:sdtPr>
        <w:sdtEndPr/>
        <w:sdtContent>
          <w:ins w:id="1034" w:author="Portlock, Theo" w:date="2022-02-14T21:49:00Z">
            <w:r w:rsidR="006247B9" w:rsidRPr="006247B9">
              <w:rPr>
                <w:color w:val="000000"/>
              </w:rPr>
              <w:t>[81]</w:t>
            </w:r>
          </w:ins>
          <w:del w:id="1035" w:author="Portlock, Theo" w:date="2022-02-11T16:09:00Z">
            <w:r w:rsidR="003400E0" w:rsidRPr="006247B9"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l0iLCJtYW51YWxPdmVycmlkZVRleHQiOiIifX0="/>
          <w:id w:val="-601264156"/>
          <w:placeholder>
            <w:docPart w:val="DefaultPlaceholder_-1854013440"/>
          </w:placeholder>
        </w:sdtPr>
        <w:sdtEndPr/>
        <w:sdtContent>
          <w:ins w:id="1036" w:author="Portlock, Theo" w:date="2022-02-14T21:49:00Z">
            <w:r w:rsidR="006247B9" w:rsidRPr="006247B9">
              <w:rPr>
                <w:color w:val="000000"/>
              </w:rPr>
              <w:t>[82]</w:t>
            </w:r>
          </w:ins>
          <w:del w:id="1037" w:author="Portlock, Theo" w:date="2022-02-11T16:09:00Z">
            <w:r w:rsidR="003400E0" w:rsidRPr="006247B9"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zXSIsIm1hbnVhbE92ZXJyaWRlVGV4dCI6IiJ9fQ=="/>
          <w:id w:val="1392315275"/>
          <w:placeholder>
            <w:docPart w:val="DefaultPlaceholder_-1854013440"/>
          </w:placeholder>
        </w:sdtPr>
        <w:sdtEndPr/>
        <w:sdtContent>
          <w:ins w:id="1038" w:author="Portlock, Theo" w:date="2022-02-14T21:49:00Z">
            <w:r w:rsidR="006247B9" w:rsidRPr="006247B9">
              <w:rPr>
                <w:color w:val="000000"/>
              </w:rPr>
              <w:t>[83]</w:t>
            </w:r>
          </w:ins>
          <w:del w:id="1039" w:author="Portlock, Theo" w:date="2022-02-11T16:09:00Z">
            <w:r w:rsidR="003400E0" w:rsidRPr="006247B9"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RdIiwibWFudWFsT3ZlcnJpZGVUZXh0IjoiIn19"/>
          <w:id w:val="-499277812"/>
          <w:placeholder>
            <w:docPart w:val="DefaultPlaceholder_-1854013440"/>
          </w:placeholder>
        </w:sdtPr>
        <w:sdtEndPr/>
        <w:sdtContent>
          <w:ins w:id="1040" w:author="Portlock, Theo" w:date="2022-02-14T21:49:00Z">
            <w:r w:rsidR="006247B9" w:rsidRPr="006247B9">
              <w:rPr>
                <w:color w:val="000000"/>
              </w:rPr>
              <w:t>[84]</w:t>
            </w:r>
          </w:ins>
          <w:del w:id="1041" w:author="Portlock, Theo" w:date="2022-02-11T16:09:00Z">
            <w:r w:rsidR="003400E0" w:rsidRPr="006247B9"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1XSIsIm1hbnVhbE92ZXJyaWRlVGV4dCI6IiJ9fQ=="/>
          <w:id w:val="2070454251"/>
          <w:placeholder>
            <w:docPart w:val="DefaultPlaceholder_-1854013440"/>
          </w:placeholder>
        </w:sdtPr>
        <w:sdtEndPr/>
        <w:sdtContent>
          <w:ins w:id="1042" w:author="Portlock, Theo" w:date="2022-02-14T21:49:00Z">
            <w:r w:rsidR="006247B9" w:rsidRPr="006247B9">
              <w:rPr>
                <w:color w:val="000000"/>
              </w:rPr>
              <w:t>[85]</w:t>
            </w:r>
          </w:ins>
          <w:del w:id="1043" w:author="Portlock, Theo" w:date="2022-02-11T16:09:00Z">
            <w:r w:rsidR="003400E0" w:rsidRPr="006247B9"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14920CE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2XSIsIm1hbnVhbE92ZXJyaWRlVGV4dCI6IiJ9fQ=="/>
          <w:id w:val="2069292550"/>
          <w:placeholder>
            <w:docPart w:val="DefaultPlaceholder_-1854013440"/>
          </w:placeholder>
        </w:sdtPr>
        <w:sdtEndPr/>
        <w:sdtContent>
          <w:ins w:id="1044" w:author="Portlock, Theo" w:date="2022-02-14T21:49:00Z">
            <w:r w:rsidR="006247B9" w:rsidRPr="006247B9">
              <w:rPr>
                <w:color w:val="000000"/>
              </w:rPr>
              <w:t>[86]</w:t>
            </w:r>
          </w:ins>
          <w:del w:id="1045" w:author="Portlock, Theo" w:date="2022-02-11T16:09:00Z">
            <w:r w:rsidR="003400E0" w:rsidRPr="006247B9"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w:t>
      </w:r>
      <w:r w:rsidRPr="001C4BD1">
        <w:lastRenderedPageBreak/>
        <w:t>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3XSIsIm1hbnVhbE92ZXJyaWRlVGV4dCI6IiJ9fQ=="/>
          <w:id w:val="-290363258"/>
          <w:placeholder>
            <w:docPart w:val="DefaultPlaceholder_-1854013440"/>
          </w:placeholder>
        </w:sdtPr>
        <w:sdtEndPr/>
        <w:sdtContent>
          <w:ins w:id="1046" w:author="Portlock, Theo" w:date="2022-02-14T21:49:00Z">
            <w:r w:rsidR="006247B9" w:rsidRPr="006247B9">
              <w:rPr>
                <w:color w:val="000000"/>
              </w:rPr>
              <w:t>[87]</w:t>
            </w:r>
          </w:ins>
          <w:del w:id="1047" w:author="Portlock, Theo" w:date="2022-02-11T16:09:00Z">
            <w:r w:rsidR="003400E0" w:rsidRPr="006247B9"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hdIiwibWFudWFsT3ZlcnJpZGVUZXh0IjoiIn19"/>
          <w:id w:val="9957305"/>
          <w:placeholder>
            <w:docPart w:val="DefaultPlaceholder_-1854013440"/>
          </w:placeholder>
        </w:sdtPr>
        <w:sdtEndPr/>
        <w:sdtContent>
          <w:ins w:id="1048" w:author="Portlock, Theo" w:date="2022-02-14T21:49:00Z">
            <w:r w:rsidR="006247B9" w:rsidRPr="006247B9">
              <w:rPr>
                <w:color w:val="000000"/>
              </w:rPr>
              <w:t>[88]</w:t>
            </w:r>
          </w:ins>
          <w:del w:id="1049" w:author="Portlock, Theo" w:date="2022-02-11T16:09:00Z">
            <w:r w:rsidR="003400E0" w:rsidRPr="006247B9"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ldIiwibWFudWFsT3ZlcnJpZGVUZXh0IjoiIn19"/>
          <w:id w:val="1991600825"/>
          <w:placeholder>
            <w:docPart w:val="DefaultPlaceholder_-1854013440"/>
          </w:placeholder>
        </w:sdtPr>
        <w:sdtEndPr/>
        <w:sdtContent>
          <w:ins w:id="1050" w:author="Portlock, Theo" w:date="2022-02-14T21:49:00Z">
            <w:r w:rsidR="006247B9" w:rsidRPr="006247B9">
              <w:rPr>
                <w:color w:val="000000"/>
              </w:rPr>
              <w:t>[89]</w:t>
            </w:r>
          </w:ins>
          <w:del w:id="1051" w:author="Portlock, Theo" w:date="2022-02-11T16:09:00Z">
            <w:r w:rsidR="003400E0" w:rsidRPr="006247B9"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BdLCBbOTFdIiwibWFudWFsT3ZlcnJpZGVUZXh0IjoiIn19"/>
          <w:id w:val="1929073581"/>
          <w:placeholder>
            <w:docPart w:val="DefaultPlaceholder_-1854013440"/>
          </w:placeholder>
        </w:sdtPr>
        <w:sdtEndPr/>
        <w:sdtContent>
          <w:ins w:id="1052" w:author="Portlock, Theo" w:date="2022-02-14T21:49:00Z">
            <w:r w:rsidR="006247B9" w:rsidRPr="006247B9">
              <w:rPr>
                <w:color w:val="000000"/>
              </w:rPr>
              <w:t>[90], [91]</w:t>
            </w:r>
          </w:ins>
          <w:del w:id="1053" w:author="Portlock, Theo" w:date="2022-02-11T16:09:00Z">
            <w:r w:rsidR="003400E0" w:rsidRPr="006247B9"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ins w:id="1054" w:author="Portlock, Theo" w:date="2022-02-14T21:49:00Z">
            <w:r w:rsidR="006247B9" w:rsidRPr="006247B9">
              <w:rPr>
                <w:color w:val="000000"/>
              </w:rPr>
              <w:t>[17]</w:t>
            </w:r>
          </w:ins>
          <w:del w:id="1055" w:author="Portlock, Theo" w:date="2022-02-11T16:09:00Z">
            <w:r w:rsidR="003400E0" w:rsidRPr="006247B9"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yXSIsIm1hbnVhbE92ZXJyaWRlVGV4dCI6IiJ9fQ=="/>
          <w:id w:val="-1193378010"/>
          <w:placeholder>
            <w:docPart w:val="DefaultPlaceholder_-1854013440"/>
          </w:placeholder>
        </w:sdtPr>
        <w:sdtEndPr/>
        <w:sdtContent>
          <w:ins w:id="1056" w:author="Portlock, Theo" w:date="2022-02-14T21:49:00Z">
            <w:r w:rsidR="006247B9" w:rsidRPr="006247B9">
              <w:rPr>
                <w:color w:val="000000"/>
              </w:rPr>
              <w:t>[92]</w:t>
            </w:r>
          </w:ins>
          <w:del w:id="1057" w:author="Portlock, Theo" w:date="2022-02-11T16:09:00Z">
            <w:r w:rsidR="003400E0" w:rsidRPr="006247B9"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ins w:id="1058" w:author="Portlock, Theo" w:date="2022-02-14T21:49:00Z">
            <w:r w:rsidR="006247B9" w:rsidRPr="006247B9">
              <w:rPr>
                <w:color w:val="000000"/>
              </w:rPr>
              <w:t>[24]</w:t>
            </w:r>
          </w:ins>
          <w:del w:id="1059" w:author="Portlock, Theo" w:date="2022-02-11T16:09:00Z">
            <w:r w:rsidR="003400E0" w:rsidRPr="006247B9"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32DC8DA3"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zXSIsIm1hbnVhbE92ZXJyaWRlVGV4dCI6IiJ9fQ=="/>
          <w:id w:val="-308856382"/>
          <w:placeholder>
            <w:docPart w:val="DefaultPlaceholder_-1854013440"/>
          </w:placeholder>
        </w:sdtPr>
        <w:sdtEndPr>
          <w:rPr>
            <w:noProof/>
          </w:rPr>
        </w:sdtEndPr>
        <w:sdtContent>
          <w:ins w:id="1060" w:author="Portlock, Theo" w:date="2022-02-14T21:49:00Z">
            <w:r w:rsidR="006247B9" w:rsidRPr="006247B9">
              <w:rPr>
                <w:noProof/>
                <w:color w:val="000000"/>
              </w:rPr>
              <w:t>[93]</w:t>
            </w:r>
          </w:ins>
          <w:del w:id="1061" w:author="Portlock, Theo" w:date="2022-02-11T16:09:00Z">
            <w:r w:rsidR="003400E0" w:rsidRPr="006247B9"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F0iLCJtYW51YWxPdmVycmlkZVRleHQiOiIifX0="/>
          <w:id w:val="1704133905"/>
          <w:placeholder>
            <w:docPart w:val="DefaultPlaceholder_-1854013440"/>
          </w:placeholder>
        </w:sdtPr>
        <w:sdtEndPr/>
        <w:sdtContent>
          <w:ins w:id="1062" w:author="Portlock, Theo" w:date="2022-02-14T21:49:00Z">
            <w:r w:rsidR="006247B9" w:rsidRPr="006247B9">
              <w:rPr>
                <w:color w:val="000000"/>
              </w:rPr>
              <w:t>[94]</w:t>
            </w:r>
          </w:ins>
          <w:del w:id="1063" w:author="Portlock, Theo" w:date="2022-02-11T16:09:00Z">
            <w:r w:rsidR="003400E0" w:rsidRPr="006247B9" w:rsidDel="007D2D38">
              <w:rPr>
                <w:color w:val="000000"/>
              </w:rPr>
              <w:delText>[85]</w:delText>
            </w:r>
          </w:del>
        </w:sdtContent>
      </w:sdt>
      <w:r w:rsidRPr="001C4BD1">
        <w:t xml:space="preserve">. MSP abundances were estimated by the </w:t>
      </w:r>
      <w:del w:id="1064" w:author="Emmanuelle Le Chatelier" w:date="2022-02-10T11:51:00Z">
        <w:r w:rsidRPr="001C4BD1" w:rsidDel="005E6F94">
          <w:delText xml:space="preserve">median </w:delText>
        </w:r>
      </w:del>
      <w:ins w:id="1065" w:author="Emmanuelle Le Chatelier" w:date="2022-02-10T11:51:00Z">
        <w:r w:rsidR="005E6F94">
          <w:t>mean</w:t>
        </w:r>
        <w:r w:rsidR="005E6F94" w:rsidRPr="001C4BD1">
          <w:t xml:space="preserve"> </w:t>
        </w:r>
      </w:ins>
      <w:r w:rsidRPr="001C4BD1">
        <w:t xml:space="preserve">abundance of </w:t>
      </w:r>
      <w:del w:id="1066" w:author="Emmanuelle Le Chatelier" w:date="2022-02-10T11:54:00Z">
        <w:r w:rsidRPr="001C4BD1" w:rsidDel="009A62FE">
          <w:delText xml:space="preserve">the </w:delText>
        </w:r>
      </w:del>
      <w:del w:id="1067" w:author="Emmanuelle Le Chatelier" w:date="2022-02-10T11:51:00Z">
        <w:r w:rsidRPr="001C4BD1" w:rsidDel="005E6F94">
          <w:delText xml:space="preserve">25 </w:delText>
        </w:r>
      </w:del>
      <w:del w:id="1068" w:author="Emmanuelle Le Chatelier" w:date="2022-02-10T11:54:00Z">
        <w:r w:rsidRPr="001C4BD1" w:rsidDel="009A62FE">
          <w:delText xml:space="preserve">marker genes </w:delText>
        </w:r>
      </w:del>
      <w:ins w:id="1069" w:author="Emmanuelle Le Chatelier" w:date="2022-02-10T11:54:00Z">
        <w:r w:rsidR="009A62FE">
          <w:t>its 100 ‘marker’</w:t>
        </w:r>
      </w:ins>
      <w:ins w:id="1070" w:author="Emmanuelle Le Chatelier" w:date="2022-02-10T11:55:00Z">
        <w:r w:rsidR="009A62FE">
          <w:t xml:space="preserve"> </w:t>
        </w:r>
      </w:ins>
      <w:ins w:id="1071" w:author="Emmanuelle Le Chatelier" w:date="2022-02-10T11:54:00Z">
        <w:r w:rsidR="009A62FE">
          <w:t>genes (that is, the genes that correlate the most altogether). If less than 10% of ‘marker’</w:t>
        </w:r>
      </w:ins>
      <w:ins w:id="1072" w:author="Emmanuelle Le Chatelier" w:date="2022-02-10T11:55:00Z">
        <w:r w:rsidR="009A62FE">
          <w:t xml:space="preserve"> </w:t>
        </w:r>
      </w:ins>
      <w:ins w:id="1073" w:author="Emmanuelle Le Chatelier" w:date="2022-02-10T11:54:00Z">
        <w:r w:rsidR="009A62FE">
          <w:t>genes were seen in a sample, the abundance of the MSPs was set to 0.</w:t>
        </w:r>
      </w:ins>
      <w:del w:id="1074"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w:t>
      </w:r>
      <w:r w:rsidRPr="001C4BD1">
        <w:lastRenderedPageBreak/>
        <w:t xml:space="preserve">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2D79485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075"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ins w:id="1076" w:author="Portlock, Theo" w:date="2022-02-14T21:49:00Z">
            <w:r w:rsidR="006247B9" w:rsidRPr="006247B9">
              <w:rPr>
                <w:color w:val="000000"/>
              </w:rPr>
              <w:t>[26]</w:t>
            </w:r>
          </w:ins>
          <w:del w:id="1077" w:author="Portlock, Theo" w:date="2022-02-11T16:09:00Z">
            <w:r w:rsidR="003400E0" w:rsidRPr="006247B9" w:rsidDel="007D2D38">
              <w:rPr>
                <w:color w:val="000000"/>
              </w:rPr>
              <w:delText>[26]</w:delText>
            </w:r>
          </w:del>
        </w:sdtContent>
      </w:sdt>
      <w:r w:rsidRPr="001C4BD1">
        <w:t xml:space="preserve">. In short, we selected the species profiles of all normal samples from different geographical origins 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078"/>
      <w:proofErr w:type="spellStart"/>
      <w:r w:rsidR="006F6604" w:rsidRPr="001C4BD1">
        <w:t>CAZy</w:t>
      </w:r>
      <w:proofErr w:type="spellEnd"/>
      <w:del w:id="1079" w:author="bernie" w:date="2022-02-08T13:06:00Z">
        <w:r w:rsidR="006F6604" w:rsidRPr="001C4BD1" w:rsidDel="0080057F">
          <w:delText>me</w:delText>
        </w:r>
      </w:del>
      <w:commentRangeEnd w:id="1078"/>
      <w:r w:rsidR="0080057F">
        <w:rPr>
          <w:rStyle w:val="CommentReference"/>
          <w:rFonts w:eastAsiaTheme="minorEastAsia"/>
          <w:lang w:val="en-US" w:eastAsia="ko-KR"/>
        </w:rPr>
        <w:commentReference w:id="1078"/>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1A0FBF5" w:rsidR="005D396F" w:rsidRPr="001C4BD1" w:rsidRDefault="005D396F" w:rsidP="00B74686">
      <w:r w:rsidRPr="001C4BD1">
        <w:lastRenderedPageBreak/>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1XSIsIm1hbnVhbE92ZXJyaWRlVGV4dCI6IiJ9fQ=="/>
          <w:id w:val="987516557"/>
          <w:placeholder>
            <w:docPart w:val="DefaultPlaceholder_-1854013440"/>
          </w:placeholder>
        </w:sdtPr>
        <w:sdtEndPr/>
        <w:sdtContent>
          <w:ins w:id="1080" w:author="Portlock, Theo" w:date="2022-02-14T21:49:00Z">
            <w:r w:rsidR="006247B9" w:rsidRPr="006247B9">
              <w:rPr>
                <w:color w:val="000000"/>
              </w:rPr>
              <w:t>[95]</w:t>
            </w:r>
          </w:ins>
          <w:del w:id="1081" w:author="Portlock, Theo" w:date="2022-02-11T16:09:00Z">
            <w:r w:rsidR="003400E0" w:rsidRPr="006247B9"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ZdIiwibWFudWFsT3ZlcnJpZGVUZXh0IjoiIn19"/>
          <w:id w:val="-1648581293"/>
          <w:placeholder>
            <w:docPart w:val="DefaultPlaceholder_-1854013440"/>
          </w:placeholder>
        </w:sdtPr>
        <w:sdtEndPr/>
        <w:sdtContent>
          <w:ins w:id="1082" w:author="Portlock, Theo" w:date="2022-02-14T21:49:00Z">
            <w:r w:rsidR="006247B9" w:rsidRPr="006247B9">
              <w:rPr>
                <w:color w:val="000000"/>
              </w:rPr>
              <w:t>[96]</w:t>
            </w:r>
          </w:ins>
          <w:del w:id="1083" w:author="Portlock, Theo" w:date="2022-02-11T16:09:00Z">
            <w:r w:rsidR="003400E0" w:rsidRPr="006247B9"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5381C77D"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10iLCJtYW51YWxPdmVycmlkZVRleHQiOiIifX0="/>
          <w:id w:val="978031220"/>
          <w:placeholder>
            <w:docPart w:val="DefaultPlaceholder_-1854013440"/>
          </w:placeholder>
        </w:sdtPr>
        <w:sdtEndPr/>
        <w:sdtContent>
          <w:ins w:id="1084" w:author="Portlock, Theo" w:date="2022-02-14T21:49:00Z">
            <w:r w:rsidR="006247B9" w:rsidRPr="006247B9">
              <w:rPr>
                <w:color w:val="000000"/>
              </w:rPr>
              <w:t>[97]</w:t>
            </w:r>
          </w:ins>
          <w:del w:id="1085" w:author="Portlock, Theo" w:date="2022-02-11T16:09:00Z">
            <w:r w:rsidR="003400E0" w:rsidRPr="006247B9"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4XSwgWzk5XSIsIm1hbnVhbE92ZXJyaWRlVGV4dCI6IiJ9fQ=="/>
          <w:id w:val="616646630"/>
          <w:placeholder>
            <w:docPart w:val="DefaultPlaceholder_-1854013440"/>
          </w:placeholder>
        </w:sdtPr>
        <w:sdtEndPr/>
        <w:sdtContent>
          <w:ins w:id="1086" w:author="Portlock, Theo" w:date="2022-02-14T21:49:00Z">
            <w:r w:rsidR="006247B9" w:rsidRPr="006247B9">
              <w:rPr>
                <w:color w:val="000000"/>
              </w:rPr>
              <w:t>[98], [99]</w:t>
            </w:r>
          </w:ins>
          <w:del w:id="1087" w:author="Portlock, Theo" w:date="2022-02-11T16:09:00Z">
            <w:r w:rsidR="003400E0" w:rsidRPr="006247B9"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814D745"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F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EndPr/>
        <w:sdtContent>
          <w:ins w:id="1088" w:author="Portlock, Theo" w:date="2022-02-14T21:49:00Z">
            <w:r w:rsidR="006247B9" w:rsidRPr="006247B9">
              <w:rPr>
                <w:color w:val="000000"/>
              </w:rPr>
              <w:t>[100]</w:t>
            </w:r>
          </w:ins>
          <w:del w:id="1089" w:author="Portlock, Theo" w:date="2022-02-11T16:09:00Z">
            <w:r w:rsidR="003400E0" w:rsidRPr="006247B9"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lastRenderedPageBreak/>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3A32F5A2" w:rsidR="00ED1C4B" w:rsidRPr="001C4BD1" w:rsidRDefault="00ED1C4B" w:rsidP="00036326">
      <w:r w:rsidRPr="001C4BD1">
        <w:t>We trained a random forest classifier</w:t>
      </w:r>
      <w:r w:rsidR="00AA3ADA" w:rsidRPr="001C4BD1">
        <w:t xml:space="preserve"> </w:t>
      </w:r>
      <w:r w:rsidR="006B4CDE" w:rsidRPr="001C4BD1">
        <w:t xml:space="preserve">with </w:t>
      </w:r>
      <w:del w:id="1090" w:author="Portlock, Theo" w:date="2022-02-13T18:19:00Z">
        <w:r w:rsidR="006B4CDE" w:rsidRPr="001C4BD1" w:rsidDel="00556681">
          <w:delText xml:space="preserve">default </w:delText>
        </w:r>
      </w:del>
      <w:r w:rsidR="006B4CDE" w:rsidRPr="001C4BD1">
        <w:t xml:space="preserve">hyperparameters </w:t>
      </w:r>
      <w:ins w:id="1091"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FdIiwibWFudWFsT3ZlcnJpZGVUZXh0IjoiIn19"/>
          <w:id w:val="-1391720286"/>
          <w:placeholder>
            <w:docPart w:val="DefaultPlaceholder_-1854013440"/>
          </w:placeholder>
        </w:sdtPr>
        <w:sdtEndPr/>
        <w:sdtContent>
          <w:ins w:id="1092" w:author="Portlock, Theo" w:date="2022-02-14T21:49:00Z">
            <w:r w:rsidR="006247B9" w:rsidRPr="006247B9">
              <w:rPr>
                <w:color w:val="000000"/>
              </w:rPr>
              <w:t>[101]</w:t>
            </w:r>
          </w:ins>
          <w:del w:id="1093" w:author="Portlock, Theo" w:date="2022-02-11T16:09:00Z">
            <w:r w:rsidR="003400E0" w:rsidRPr="006247B9"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094" w:author="Portlock, Theo" w:date="2022-02-13T18:20:00Z">
        <w:r w:rsidR="00556681">
          <w:t xml:space="preserve">diseased </w:t>
        </w:r>
      </w:ins>
      <w:r w:rsidR="00B40CF2" w:rsidRPr="001C4BD1">
        <w:t>data</w:t>
      </w:r>
      <w:ins w:id="1095"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096"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l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EndPr/>
        <w:sdtContent>
          <w:ins w:id="1097" w:author="Portlock, Theo" w:date="2022-02-14T21:49:00Z">
            <w:r w:rsidR="006247B9" w:rsidRPr="006247B9">
              <w:rPr>
                <w:color w:val="000000"/>
              </w:rPr>
              <w:t>[102]</w:t>
            </w:r>
          </w:ins>
          <w:del w:id="1098" w:author="Portlock, Theo" w:date="2022-02-11T16:09:00Z">
            <w:r w:rsidR="003400E0" w:rsidRPr="006247B9" w:rsidDel="007D2D38">
              <w:rPr>
                <w:color w:val="000000"/>
              </w:rPr>
              <w:delText>[93]</w:delText>
            </w:r>
          </w:del>
        </w:sdtContent>
      </w:sdt>
      <w:r w:rsidR="009040AC" w:rsidRPr="001C4BD1">
        <w:t>.</w:t>
      </w:r>
      <w:ins w:id="1099" w:author="Portlock, Theo" w:date="2022-02-13T18:29:00Z">
        <w:r w:rsidR="00F0072E">
          <w:t xml:space="preserve"> The mean abso</w:t>
        </w:r>
      </w:ins>
      <w:ins w:id="1100"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p>
    <w:p w14:paraId="6176F289" w14:textId="77777777" w:rsidR="00441782" w:rsidRDefault="00441782">
      <w:pPr>
        <w:spacing w:after="160" w:line="259" w:lineRule="auto"/>
        <w:jc w:val="left"/>
        <w:rPr>
          <w:ins w:id="1101" w:author="Microsoft Office User" w:date="2022-02-08T01:15:00Z"/>
          <w:b/>
        </w:rPr>
      </w:pPr>
      <w:ins w:id="1102"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03"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04"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05" w:author="Portlock, Theo" w:date="2022-02-11T15:29:00Z">
        <w:r w:rsidR="00B8748E" w:rsidRPr="001C4BD1" w:rsidDel="00F842A2">
          <w:rPr>
            <w:rFonts w:eastAsiaTheme="minorEastAsia"/>
            <w:lang w:eastAsia="ko-KR"/>
          </w:rPr>
          <w:delText>6,014</w:delText>
        </w:r>
      </w:del>
      <w:ins w:id="1106"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07" w:author="Portlock, Theo" w:date="2022-02-11T15:29:00Z">
        <w:r w:rsidR="00F842A2">
          <w:rPr>
            <w:rFonts w:eastAsiaTheme="minorEastAsia"/>
            <w:lang w:eastAsia="ko-KR"/>
          </w:rPr>
          <w:t>s</w:t>
        </w:r>
      </w:ins>
      <w:del w:id="1108"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BDF3A3C"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04"/>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09"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10" w:author="Edwards, Lindsey" w:date="2022-02-09T00:07:00Z">
        <w:r w:rsidR="00386968">
          <w:rPr>
            <w:lang w:eastAsia="ko-KR"/>
          </w:rPr>
          <w:t>L</w:t>
        </w:r>
      </w:ins>
      <w:del w:id="1111"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12" w:author="Edwards, Lindsey" w:date="2022-02-09T00:07:00Z">
        <w:r w:rsidRPr="001C4BD1" w:rsidDel="00386968">
          <w:delText xml:space="preserve">x </w:delText>
        </w:r>
      </w:del>
      <w:ins w:id="1113" w:author="Edwards, Lindsey" w:date="2022-02-09T00:07:00Z">
        <w:r w:rsidR="00386968" w:rsidRPr="001C4BD1">
          <w:t>x</w:t>
        </w:r>
        <w:r w:rsidR="00386968">
          <w:t>-</w:t>
        </w:r>
      </w:ins>
      <w:r w:rsidRPr="001C4BD1">
        <w:t xml:space="preserve">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w:t>
      </w:r>
      <w:r w:rsidRPr="001C4BD1">
        <w:rPr>
          <w:color w:val="000000" w:themeColor="text1"/>
          <w:lang w:eastAsia="ko-KR"/>
        </w:rPr>
        <w:lastRenderedPageBreak/>
        <w:t xml:space="preserve">enriched/depleted species (hypergeometric test p &lt; 0.0001) in </w:t>
      </w:r>
      <w:r w:rsidRPr="001C4BD1">
        <w:rPr>
          <w:color w:val="000000" w:themeColor="text1"/>
        </w:rPr>
        <w:t>disease</w:t>
      </w:r>
      <w:r w:rsidRPr="001C4BD1">
        <w:rPr>
          <w:color w:val="000000" w:themeColor="text1"/>
          <w:lang w:eastAsia="ko-KR"/>
        </w:rPr>
        <w:t xml:space="preserve"> cohorts. </w:t>
      </w:r>
      <w:del w:id="1114" w:author="Edwards, Lindsey" w:date="2022-02-09T00:07:00Z">
        <w:r w:rsidRPr="001C4BD1" w:rsidDel="00386968">
          <w:rPr>
            <w:color w:val="000000" w:themeColor="text1"/>
            <w:lang w:eastAsia="ko-KR"/>
          </w:rPr>
          <w:delText xml:space="preserve">Y </w:delText>
        </w:r>
      </w:del>
      <w:ins w:id="1115"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16" w:author="Edwards, Lindsey" w:date="2022-02-09T00:07:00Z">
        <w:r w:rsidRPr="001C4BD1" w:rsidDel="00386968">
          <w:rPr>
            <w:color w:val="000000" w:themeColor="text1"/>
            <w:lang w:eastAsia="ko-KR"/>
          </w:rPr>
          <w:delText xml:space="preserve">X </w:delText>
        </w:r>
      </w:del>
      <w:ins w:id="1117"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907BD9D"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iabetes; LC liver Cirrhosis; NAFLD Non-Alcoholic Fatty Acid Liver; UC, Ulcerative Colitis; CD, Crohn's disease;</w:t>
      </w:r>
      <w:del w:id="1118"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19" w:author="Portlock, Theo" w:date="2022-02-13T18:27:00Z">
        <w:r w:rsidR="00F0072E">
          <w:rPr>
            <w:lang w:eastAsia="ko-KR"/>
          </w:rPr>
          <w:t>_</w:t>
        </w:r>
      </w:ins>
      <w:del w:id="1120"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21" w:author="Portlock, Theo" w:date="2022-02-14T21:26:00Z">
        <w:r w:rsidR="00CF5440">
          <w:rPr>
            <w:b/>
            <w:bCs w:val="0"/>
            <w:lang w:eastAsia="ko-KR"/>
          </w:rPr>
          <w:t xml:space="preserve">Schematic of </w:t>
        </w:r>
      </w:ins>
      <w:ins w:id="1122" w:author="Portlock, Theo" w:date="2022-02-14T21:27:00Z">
        <w:r w:rsidR="00CF5440">
          <w:rPr>
            <w:b/>
            <w:bCs w:val="0"/>
            <w:lang w:eastAsia="ko-KR"/>
          </w:rPr>
          <w:t xml:space="preserve">Random forest classification </w:t>
        </w:r>
      </w:ins>
      <w:ins w:id="1123"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of </w:t>
        </w:r>
      </w:ins>
      <w:ins w:id="1124" w:author="Portlock, Theo" w:date="2022-02-14T21:29:00Z">
        <w:r w:rsidR="00CF5440">
          <w:rPr>
            <w:lang w:eastAsia="ko-KR"/>
          </w:rPr>
          <w:t>each disease model prediction</w:t>
        </w:r>
      </w:ins>
      <w:ins w:id="1125" w:author="Portlock, Theo" w:date="2022-02-14T21:28:00Z">
        <w:r w:rsidR="00CF5440" w:rsidRPr="001C4BD1">
          <w:rPr>
            <w:lang w:eastAsia="ko-KR"/>
          </w:rPr>
          <w:t xml:space="preserve"> </w:t>
        </w:r>
      </w:ins>
      <w:ins w:id="1126" w:author="Portlock, Theo" w:date="2022-02-14T21:29:00Z">
        <w:r w:rsidR="00CF5440">
          <w:rPr>
            <w:lang w:eastAsia="ko-KR"/>
          </w:rPr>
          <w:t xml:space="preserve">C) </w:t>
        </w:r>
        <w:r w:rsidR="00CF5440" w:rsidRPr="001C4BD1">
          <w:rPr>
            <w:lang w:eastAsia="ko-KR"/>
          </w:rPr>
          <w:t>AUCROC curves of an inter (top) and intra (bottom) cohort validation for a RF model that predicts CRC.</w:t>
        </w:r>
        <w:r w:rsidR="00CF5440">
          <w:rPr>
            <w:lang w:eastAsia="ko-KR"/>
          </w:rPr>
          <w:t xml:space="preserve"> D) </w:t>
        </w:r>
      </w:ins>
      <w:ins w:id="1127" w:author="Portlock, Theo" w:date="2022-02-14T21:31:00Z">
        <w:r w:rsidR="00CF5440">
          <w:rPr>
            <w:lang w:eastAsia="ko-KR"/>
          </w:rPr>
          <w:t>D</w:t>
        </w:r>
      </w:ins>
      <w:ins w:id="1128" w:author="Portlock, Theo" w:date="2022-02-14T21:30:00Z">
        <w:r w:rsidR="00CF5440">
          <w:rPr>
            <w:lang w:eastAsia="ko-KR"/>
          </w:rPr>
          <w:t xml:space="preserve">irectional mean absolute SHAP scores </w:t>
        </w:r>
        <w:r w:rsidR="00CF5440">
          <w:rPr>
            <w:lang w:eastAsia="ko-KR"/>
          </w:rPr>
          <w:lastRenderedPageBreak/>
          <w:t xml:space="preserve">for all disease predictive models. D) </w:t>
        </w:r>
      </w:ins>
      <w:del w:id="1129"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30" w:author="Portlock, Theo" w:date="2022-02-14T21:29:00Z">
        <w:r w:rsidR="00236C03" w:rsidRPr="001C4BD1" w:rsidDel="00CF5440">
          <w:rPr>
            <w:b/>
            <w:bCs w:val="0"/>
            <w:lang w:eastAsia="ko-KR"/>
          </w:rPr>
          <w:delText xml:space="preserve"> </w:delText>
        </w:r>
      </w:del>
      <w:ins w:id="1131"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32" w:author="Portlock, Theo" w:date="2022-02-13T18:26:00Z">
        <w:r w:rsidR="00F0072E">
          <w:rPr>
            <w:lang w:eastAsia="ko-KR"/>
          </w:rPr>
          <w:t>6</w:t>
        </w:r>
      </w:ins>
      <w:del w:id="1133"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34" w:author="Portlock, Theo" w:date="2022-02-13T18:25:00Z">
        <w:r w:rsidR="00556681">
          <w:rPr>
            <w:lang w:eastAsia="ko-KR"/>
          </w:rPr>
          <w:t xml:space="preserve">directional </w:t>
        </w:r>
      </w:ins>
      <w:r w:rsidR="0092745C" w:rsidRPr="001C4BD1">
        <w:rPr>
          <w:lang w:eastAsia="ko-KR"/>
        </w:rPr>
        <w:t xml:space="preserve">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35"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36" w:author="Portlock, Theo" w:date="2022-02-13T18:25:00Z">
        <w:r w:rsidR="00F0072E">
          <w:rPr>
            <w:lang w:eastAsia="ko-KR"/>
          </w:rPr>
          <w:t>directional mean SHAP score above 0.</w:t>
        </w:r>
      </w:ins>
      <w:ins w:id="1137"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38" w:author="Portlock, Theo" w:date="2022-02-13T18:28:00Z">
        <w:r w:rsidR="00F0072E">
          <w:rPr>
            <w:lang w:eastAsia="ko-KR"/>
          </w:rPr>
          <w:t xml:space="preserve"> (</w:t>
        </w:r>
        <w:r w:rsidR="00F0072E" w:rsidRPr="00F0072E">
          <w:rPr>
            <w:color w:val="FF0000"/>
            <w:lang w:eastAsia="ko-KR"/>
            <w:rPrChange w:id="1139" w:author="Portlock, Theo" w:date="2022-02-13T18:28:00Z">
              <w:rPr>
                <w:lang w:eastAsia="ko-KR"/>
              </w:rPr>
            </w:rPrChange>
          </w:rPr>
          <w:t>methods</w:t>
        </w:r>
        <w:r w:rsidR="00F0072E">
          <w:rPr>
            <w:lang w:eastAsia="ko-KR"/>
          </w:rPr>
          <w:t>)</w:t>
        </w:r>
      </w:ins>
      <w:ins w:id="1140" w:author="Portlock, Theo" w:date="2022-02-13T18:44:00Z">
        <w:r w:rsidR="002D70C8">
          <w:rPr>
            <w:lang w:eastAsia="ko-KR"/>
          </w:rPr>
          <w:t>. Positive SHAP values indicate</w:t>
        </w:r>
      </w:ins>
      <w:ins w:id="1141" w:author="Portlock, Theo" w:date="2022-02-13T18:45:00Z">
        <w:r w:rsidR="002D70C8">
          <w:rPr>
            <w:lang w:eastAsia="ko-KR"/>
          </w:rPr>
          <w:t xml:space="preserve"> </w:t>
        </w:r>
      </w:ins>
      <w:ins w:id="1142" w:author="Portlock, Theo" w:date="2022-02-13T18:46:00Z">
        <w:r w:rsidR="002D70C8">
          <w:rPr>
            <w:lang w:eastAsia="ko-KR"/>
          </w:rPr>
          <w:t xml:space="preserve">that </w:t>
        </w:r>
      </w:ins>
      <w:ins w:id="1143" w:author="Portlock, Theo" w:date="2022-02-13T18:45:00Z">
        <w:r w:rsidR="002D70C8">
          <w:rPr>
            <w:lang w:eastAsia="ko-KR"/>
          </w:rPr>
          <w:t>higher relative abundance</w:t>
        </w:r>
      </w:ins>
      <w:ins w:id="1144" w:author="Portlock, Theo" w:date="2022-02-13T18:44:00Z">
        <w:r w:rsidR="002D70C8">
          <w:rPr>
            <w:lang w:eastAsia="ko-KR"/>
          </w:rPr>
          <w:t xml:space="preserve"> </w:t>
        </w:r>
        <w:r w:rsidR="002D70C8" w:rsidRPr="002D70C8">
          <w:rPr>
            <w:lang w:eastAsia="ko-KR"/>
          </w:rPr>
          <w:t xml:space="preserve">feature values </w:t>
        </w:r>
      </w:ins>
      <w:ins w:id="1145" w:author="Portlock, Theo" w:date="2022-02-13T18:47:00Z">
        <w:r w:rsidR="002D70C8">
          <w:rPr>
            <w:lang w:eastAsia="ko-KR"/>
          </w:rPr>
          <w:t>are more likely to classify the</w:t>
        </w:r>
      </w:ins>
      <w:ins w:id="1146" w:author="Portlock, Theo" w:date="2022-02-13T18:46:00Z">
        <w:r w:rsidR="002D70C8">
          <w:rPr>
            <w:lang w:eastAsia="ko-KR"/>
          </w:rPr>
          <w:t xml:space="preserve"> disease </w:t>
        </w:r>
      </w:ins>
      <w:ins w:id="1147" w:author="Portlock, Theo" w:date="2022-02-13T18:47:00Z">
        <w:r w:rsidR="002D70C8">
          <w:rPr>
            <w:lang w:eastAsia="ko-KR"/>
          </w:rPr>
          <w:t xml:space="preserve">versus </w:t>
        </w:r>
      </w:ins>
      <w:ins w:id="1148" w:author="Portlock, Theo" w:date="2022-02-13T18:48:00Z">
        <w:r w:rsidR="001918D0">
          <w:rPr>
            <w:lang w:eastAsia="ko-KR"/>
          </w:rPr>
          <w:t>healthy samples</w:t>
        </w:r>
      </w:ins>
      <w:r w:rsidR="008F364E" w:rsidRPr="001C4BD1">
        <w:rPr>
          <w:lang w:eastAsia="ko-KR"/>
        </w:rPr>
        <w:t>.</w:t>
      </w:r>
      <w:del w:id="1149"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150"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pPr>
        <w:spacing w:after="160" w:line="259" w:lineRule="auto"/>
        <w:jc w:val="left"/>
        <w:rPr>
          <w:ins w:id="1151" w:author="Microsoft Office User" w:date="2022-02-08T01:14:00Z"/>
          <w:b/>
        </w:rPr>
      </w:pPr>
      <w:ins w:id="1152" w:author="Microsoft Office User" w:date="2022-02-08T01:14:00Z">
        <w:r>
          <w:br w:type="page"/>
        </w:r>
      </w:ins>
    </w:p>
    <w:p w14:paraId="18FB61D8" w14:textId="6E0E1BB7" w:rsidR="00465993" w:rsidRPr="001C4BD1" w:rsidRDefault="0C22591A">
      <w:pPr>
        <w:pStyle w:val="Heading1"/>
        <w:numPr>
          <w:ilvl w:val="0"/>
          <w:numId w:val="0"/>
        </w:numPr>
        <w:ind w:left="357" w:hanging="357"/>
        <w:pPrChange w:id="1153"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spacing w:after="160" w:line="259" w:lineRule="auto"/>
        <w:jc w:val="left"/>
        <w:rPr>
          <w:ins w:id="1154" w:author="Microsoft Office User" w:date="2022-02-08T01:15:00Z"/>
          <w:b/>
          <w:bCs w:val="0"/>
          <w:i/>
          <w:iCs/>
        </w:rPr>
      </w:pPr>
      <w:ins w:id="1155"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156" w:author="Microsoft Office User" w:date="2022-02-08T01:15:00Z">
            <w:rPr>
              <w:lang w:val="en-GB"/>
            </w:rPr>
          </w:rPrChange>
        </w:rPr>
      </w:pPr>
      <w:r w:rsidRPr="00441782">
        <w:rPr>
          <w:b/>
          <w:bCs w:val="0"/>
          <w:lang w:val="en-GB"/>
          <w:rPrChange w:id="1157"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158"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159"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5B64AA">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4D3E67">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C27B8D">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2119A8">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E760C">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AC5410">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E214A1">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2624BD">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504" w:author="Mathieu ALMEIDA" w:date="2022-02-08T16:03:00Z" w:initials="MmA">
    <w:p w14:paraId="39332192" w14:textId="0DAFB033"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4"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5" w:author="Portlock, Theo" w:date="2022-02-11T14:12:00Z" w:initials="PT">
    <w:p w14:paraId="26BCF8EC" w14:textId="77777777" w:rsidR="007554BB" w:rsidRDefault="007554BB" w:rsidP="0045395D">
      <w:pPr>
        <w:jc w:val="left"/>
      </w:pPr>
      <w:r>
        <w:rPr>
          <w:rStyle w:val="CommentReference"/>
        </w:rPr>
        <w:annotationRef/>
      </w:r>
      <w:r>
        <w:rPr>
          <w:rFonts w:ascii="Tahoma" w:eastAsiaTheme="minorEastAsia" w:hAnsi="Tahoma" w:cs="Tahoma"/>
          <w:sz w:val="16"/>
          <w:szCs w:val="20"/>
          <w:lang w:val="en-US" w:eastAsia="ko-KR"/>
        </w:rPr>
        <w:t>reworded to clarify</w:t>
      </w:r>
    </w:p>
  </w:comment>
  <w:comment w:id="547"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48" w:author="Portlock, Theo" w:date="2022-02-11T14:22:00Z" w:initials="PT">
    <w:p w14:paraId="3F00986F" w14:textId="77777777" w:rsidR="007D5F73" w:rsidRDefault="007D5F73" w:rsidP="005402FE">
      <w:pPr>
        <w:jc w:val="left"/>
      </w:pPr>
      <w:r>
        <w:rPr>
          <w:rStyle w:val="CommentReference"/>
        </w:rPr>
        <w:annotationRef/>
      </w:r>
      <w:r>
        <w:rPr>
          <w:rFonts w:ascii="Tahoma" w:eastAsiaTheme="minorEastAsia" w:hAnsi="Tahoma" w:cs="Tahoma"/>
          <w:sz w:val="16"/>
          <w:szCs w:val="20"/>
          <w:lang w:val="en-US" w:eastAsia="ko-KR"/>
        </w:rPr>
        <w:t>We meant to say that RF didnt show Fuso being important for CRC prediction but ES was. Rewritten to clarify</w:t>
      </w:r>
    </w:p>
  </w:comment>
  <w:comment w:id="612" w:author="Mathieu ALMEIDA" w:date="2022-02-08T15:58:00Z" w:initials="MmA">
    <w:p w14:paraId="6E0D6360" w14:textId="14E4B524" w:rsidR="003A25ED" w:rsidRDefault="003A25ED">
      <w:pPr>
        <w:pStyle w:val="CommentText"/>
      </w:pPr>
      <w:r>
        <w:rPr>
          <w:rStyle w:val="CommentReference"/>
        </w:rPr>
        <w:annotationRef/>
      </w:r>
      <w:r>
        <w:t>This is for the wellness study.</w:t>
      </w:r>
    </w:p>
  </w:comment>
  <w:comment w:id="621"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22" w:author="Portlock, Theo" w:date="2022-02-11T16:08:00Z" w:initials="PT">
    <w:p w14:paraId="5B8806AC" w14:textId="77777777" w:rsidR="009330BF" w:rsidRDefault="009330BF" w:rsidP="009600DF">
      <w:pPr>
        <w:jc w:val="left"/>
      </w:pPr>
      <w:r>
        <w:rPr>
          <w:rStyle w:val="CommentReference"/>
        </w:rPr>
        <w:annotationRef/>
      </w:r>
      <w:r>
        <w:rPr>
          <w:rFonts w:ascii="Tahoma" w:eastAsiaTheme="minorEastAsia" w:hAnsi="Tahoma" w:cs="Tahoma"/>
          <w:sz w:val="16"/>
          <w:szCs w:val="20"/>
          <w:lang w:val="en-US" w:eastAsia="ko-KR"/>
        </w:rPr>
        <w:t>Fixed</w:t>
      </w:r>
    </w:p>
  </w:comment>
  <w:comment w:id="1018"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19" w:author="Portlock, Theo" w:date="2022-02-11T14:34:00Z" w:initials="PT">
    <w:p w14:paraId="4BAE1B2D" w14:textId="77777777" w:rsidR="00496DFB" w:rsidRDefault="00496DFB" w:rsidP="000446C4">
      <w:pPr>
        <w:jc w:val="left"/>
      </w:pPr>
      <w:r>
        <w:rPr>
          <w:rStyle w:val="CommentReference"/>
        </w:rPr>
        <w:annotationRef/>
      </w:r>
      <w:r>
        <w:rPr>
          <w:rFonts w:ascii="Tahoma" w:eastAsiaTheme="minorEastAsia" w:hAnsi="Tahoma" w:cs="Tahoma"/>
          <w:sz w:val="16"/>
          <w:szCs w:val="20"/>
          <w:lang w:val="en-US" w:eastAsia="ko-KR"/>
        </w:rPr>
        <w:t>Done</w:t>
      </w:r>
    </w:p>
  </w:comment>
  <w:comment w:id="1078"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39332192" w15:done="0"/>
  <w15:commentEx w15:paraId="2388A0D2" w15:done="0"/>
  <w15:commentEx w15:paraId="26BCF8EC" w15:paraIdParent="2388A0D2" w15:done="0"/>
  <w15:commentEx w15:paraId="1C8544EE" w15:done="0"/>
  <w15:commentEx w15:paraId="3F00986F"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39332192" w16cid:durableId="25AD10CF"/>
  <w16cid:commentId w16cid:paraId="2388A0D2" w16cid:durableId="25AD10D0"/>
  <w16cid:commentId w16cid:paraId="26BCF8EC" w16cid:durableId="25B0ED50"/>
  <w16cid:commentId w16cid:paraId="1C8544EE" w16cid:durableId="25AD10D1"/>
  <w16cid:commentId w16cid:paraId="3F00986F"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366F02" w14:textId="77777777" w:rsidR="00C02395" w:rsidRDefault="00C02395" w:rsidP="00B74686">
      <w:r>
        <w:separator/>
      </w:r>
    </w:p>
  </w:endnote>
  <w:endnote w:type="continuationSeparator" w:id="0">
    <w:p w14:paraId="26B12A37" w14:textId="77777777" w:rsidR="00C02395" w:rsidRDefault="00C02395" w:rsidP="00B74686">
      <w:r>
        <w:continuationSeparator/>
      </w:r>
    </w:p>
  </w:endnote>
  <w:endnote w:type="continuationNotice" w:id="1">
    <w:p w14:paraId="15F9E35C" w14:textId="77777777" w:rsidR="00C02395" w:rsidRDefault="00C02395"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0EEB3" w14:textId="77777777" w:rsidR="00C02395" w:rsidRDefault="00C02395" w:rsidP="00B74686">
      <w:r>
        <w:separator/>
      </w:r>
    </w:p>
  </w:footnote>
  <w:footnote w:type="continuationSeparator" w:id="0">
    <w:p w14:paraId="0CABD4DA" w14:textId="77777777" w:rsidR="00C02395" w:rsidRDefault="00C02395" w:rsidP="00B74686">
      <w:r>
        <w:continuationSeparator/>
      </w:r>
    </w:p>
  </w:footnote>
  <w:footnote w:type="continuationNotice" w:id="1">
    <w:p w14:paraId="2F9342B6" w14:textId="77777777" w:rsidR="00C02395" w:rsidRDefault="00C02395"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rson w15:author="Stanislav Ehrlich">
    <w15:presenceInfo w15:providerId="Windows Live" w15:userId="91893904d51c50f3"/>
  </w15:person>
  <w15:person w15:author="Nicolas Pons">
    <w15:presenceInfo w15:providerId="AD" w15:userId="S-1-5-21-2365108337-856210014-3724456312-1109"/>
  </w15:person>
  <w15:person w15:author="Cheng Zhang">
    <w15:presenceInfo w15:providerId="AD" w15:userId="S::chengzh@UG.KTH.SE::cab5e691-0679-4dad-a85c-e3a7dd91b38f"/>
  </w15:person>
  <w15:person w15:author="Jens B Nielsen">
    <w15:presenceInfo w15:providerId="AD" w15:userId="S::nielsenj@chalmers.se::0ae8e269-6f6a-47f3-8847-7c0f8737f9eb"/>
  </w15:person>
  <w15:person w15:author="Microsoft Office User">
    <w15:presenceInfo w15:providerId="None" w15:userId="Microsoft Office User"/>
  </w15:person>
  <w15:person w15:author="Mathieu ALMEIDA">
    <w15:presenceInfo w15:providerId="AD" w15:userId="S-1-5-21-2365108337-856210014-3724456312-1164"/>
  </w15:person>
  <w15:person w15:author="Emmanuelle Le Chatelier">
    <w15:presenceInfo w15:providerId="None" w15:userId="Emmanuelle Le Chatelier"/>
  </w15:person>
  <w15:person w15:author="bernie">
    <w15:presenceInfo w15:providerId="Windows Live" w15:userId="8430d40a3850d62b"/>
  </w15:person>
  <w15:person w15:author="Edwards, Lindsey">
    <w15:presenceInfo w15:providerId="None" w15:userId="Edwards, Lind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B46"/>
    <w:rsid w:val="00407431"/>
    <w:rsid w:val="00407621"/>
    <w:rsid w:val="00407EE9"/>
    <w:rsid w:val="004104AC"/>
    <w:rsid w:val="0041111B"/>
    <w:rsid w:val="0041134B"/>
    <w:rsid w:val="00412894"/>
    <w:rsid w:val="004130EE"/>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395"/>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98739363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1781027">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360320231">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0327746">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384910048">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2152442">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804857883">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8549091">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1682312760">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2899026">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806818202">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47606445">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1376612588">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2174036">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1733770258">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6717318">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15873353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5401486">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1706444672">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8455349">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264119148">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18511840">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1090739946">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4482382">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C39E4"/>
    <w:rsid w:val="00931AB2"/>
    <w:rsid w:val="009766EF"/>
    <w:rsid w:val="00995750"/>
    <w:rsid w:val="009F0F3B"/>
    <w:rsid w:val="00A32987"/>
    <w:rsid w:val="00A572D5"/>
    <w:rsid w:val="00AD20A8"/>
    <w:rsid w:val="00AE66FD"/>
    <w:rsid w:val="00AF63E0"/>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0]&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MF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F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52]&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1Ml0iLCJtYW51YWxPdmVycmlkZVRleHQiOiIifX0=&quot;},{&quot;citationID&quot;:&quot;MENDELEY_CITATION_50b24685-c099-49aa-9b4d-69280aa3548e&quot;,&quot;properties&quot;:{&quot;noteIndex&quot;:0},&quot;isEdited&quot;:false,&quot;manualOverride&quot;:{&quot;isManuallyOverridden&quot;:false,&quot;citeprocText&quot;:&quot;[53]–[56]&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zXeKAk1s1Nl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f8f70d35-5678-488c-9c66-19343a631126&quot;,&quot;properties&quot;:{&quot;noteIndex&quot;:0},&quot;isEdited&quot;:false,&quot;manualOverride&quot;:{&quot;isManuallyOverridden&quot;:true,&quot;citeprocText&quot;:&quot;[57]&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Td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58]&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ThdIiwibWFudWFsT3ZlcnJpZGVUZXh0IjoiIn19&quot;},{&quot;citationID&quot;:&quot;MENDELEY_CITATION_be3d94cf-9df2-479e-8797-6ca5d14af182&quot;,&quot;properties&quot;:{&quot;noteIndex&quot;:0},&quot;isEdited&quot;:false,&quot;manualOverride&quot;:{&quot;isManuallyOverridden&quot;:false,&quot;citeprocText&quot;:&quot;[59]&quot;,&quot;manualOverrideText&quot;:&quot;&quot;},&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5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ID&quot;:&quot;MENDELEY_CITATION_80e04c03-7699-4e72-b8f7-f4202457aef7&quot;,&quot;properties&quot;:{&quot;noteIndex&quot;:0},&quot;isEdited&quot;:false,&quot;manualOverride&quot;:{&quot;isManuallyOverridden&quot;:false,&quot;citeprocText&quot;:&quot;[60]&quot;,&quot;manualOverrideText&quot;:&quot;&quot;},&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Yw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1], [62]&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V0sIFs2Ml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3]–[65]&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M13igJNbNjV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6]&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l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7], [68]&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N10sIFs2OF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5XSIsIm1hbnVhbE92ZXJyaWRlVGV4dCI6IiJ9fQ==&quot;},{&quot;citationID&quot;:&quot;MENDELEY_CITATION_741bae68-712c-4b7e-9832-173890fabffa&quot;,&quot;properties&quot;:{&quot;noteIndex&quot;:0},&quot;isEdited&quot;:false,&quot;manualOverride&quot;:{&quot;isManuallyOverridden&quot;:false,&quot;citeprocText&quot;:&quot;[70]&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w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1]&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F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l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M1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4]&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F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V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Z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N1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4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5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F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F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l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z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R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1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2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3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h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l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BdLCBbOTF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2]&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y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z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F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1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Z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N1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8], [99]&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4XSwgWzk5XSIsIm1hbnVhbE92ZXJyaWRlVGV4dCI6IiJ9fQ==&quot;},{&quot;citationID&quot;:&quot;MENDELEY_CITATION_6908cd62-2ffc-4706-b927-977d9b8b616d&quot;,&quot;properties&quot;:{&quot;noteIndex&quot;:0},&quot;isEdited&quot;:false,&quot;manualOverride&quot;:{&quot;isManuallyOverridden&quot;:false,&quot;citeprocText&quot;:&quot;[100]&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F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1]&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FdIiwibWFudWFsT3ZlcnJpZGVUZXh0IjoiIn19&quot;},{&quot;citationID&quot;:&quot;MENDELEY_CITATION_7ff01380-3988-4884-98fb-dcd35d708c4e&quot;,&quot;properties&quot;:{&quot;noteIndex&quot;:0},&quot;isEdited&quot;:false,&quot;manualOverride&quot;:{&quot;isManuallyOverridden&quot;:false,&quot;citeprocText&quot;:&quot;[102]&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l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14104</Words>
  <Characters>80396</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312</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2</cp:revision>
  <cp:lastPrinted>2021-03-17T14:44:00Z</cp:lastPrinted>
  <dcterms:created xsi:type="dcterms:W3CDTF">2022-02-14T20:51:00Z</dcterms:created>
  <dcterms:modified xsi:type="dcterms:W3CDTF">2022-02-1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